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5E166E" w:rsidRDefault="00B55332" w:rsidP="00B55332">
      <w:pPr>
        <w:jc w:val="both"/>
        <w:rPr>
          <w:i/>
          <w:sz w:val="26"/>
          <w:szCs w:val="26"/>
        </w:rPr>
      </w:pPr>
      <w:r w:rsidRPr="005E166E">
        <w:rPr>
          <w:i/>
          <w:sz w:val="26"/>
          <w:szCs w:val="26"/>
        </w:rPr>
        <w:t>Hydrological conditions predict wood density in Australian riparian plants</w:t>
      </w:r>
    </w:p>
    <w:p w14:paraId="0DB80BF4" w14:textId="4CBD7F21" w:rsidR="005E166E" w:rsidRPr="005E166E" w:rsidRDefault="005E166E" w:rsidP="00B55332">
      <w:pPr>
        <w:jc w:val="both"/>
      </w:pPr>
      <w:r w:rsidRPr="005E166E">
        <w:t>Lawson, James R., Leishman, Michelle R.</w:t>
      </w:r>
    </w:p>
    <w:p w14:paraId="319286A9" w14:textId="77777777" w:rsidR="005E166E" w:rsidRPr="00EA700F" w:rsidRDefault="005E166E" w:rsidP="00B55332">
      <w:pPr>
        <w:jc w:val="both"/>
        <w:rPr>
          <w:b/>
        </w:rPr>
      </w:pPr>
    </w:p>
    <w:p w14:paraId="5FAB362D" w14:textId="1ED39DDF" w:rsidR="005E166E" w:rsidRDefault="005E166E" w:rsidP="00B55332">
      <w:pPr>
        <w:jc w:val="both"/>
        <w:rPr>
          <w:b/>
        </w:rPr>
      </w:pPr>
      <w:r>
        <w:rPr>
          <w:b/>
        </w:rPr>
        <w:t>Abstract</w:t>
      </w:r>
    </w:p>
    <w:p w14:paraId="4B8DED40" w14:textId="77777777" w:rsidR="005E166E" w:rsidRDefault="005E166E" w:rsidP="00B55332">
      <w:pPr>
        <w:jc w:val="both"/>
        <w:rPr>
          <w:b/>
        </w:rPr>
      </w:pPr>
      <w:bookmarkStart w:id="0" w:name="_GoBack"/>
      <w:bookmarkEnd w:id="0"/>
    </w:p>
    <w:p w14:paraId="54155B8B" w14:textId="77777777" w:rsidR="005E166E" w:rsidRDefault="005E166E" w:rsidP="00B55332">
      <w:pPr>
        <w:jc w:val="both"/>
        <w:rPr>
          <w:b/>
        </w:rPr>
      </w:pPr>
    </w:p>
    <w:p w14:paraId="3544881A" w14:textId="77777777" w:rsidR="005E166E" w:rsidRDefault="005E166E" w:rsidP="00B55332">
      <w:pPr>
        <w:jc w:val="both"/>
        <w:rPr>
          <w:b/>
        </w:rPr>
      </w:pPr>
    </w:p>
    <w:p w14:paraId="634263F4" w14:textId="77777777" w:rsidR="005E166E" w:rsidRDefault="005E166E" w:rsidP="00B55332">
      <w:pPr>
        <w:jc w:val="both"/>
        <w:rPr>
          <w:b/>
        </w:rPr>
      </w:pPr>
    </w:p>
    <w:p w14:paraId="629E0A98" w14:textId="77777777" w:rsidR="005E166E" w:rsidRDefault="005E166E" w:rsidP="00B55332">
      <w:pPr>
        <w:jc w:val="both"/>
        <w:rPr>
          <w:b/>
        </w:rPr>
      </w:pPr>
    </w:p>
    <w:p w14:paraId="22304C8B" w14:textId="77777777" w:rsidR="005E166E" w:rsidRDefault="005E166E" w:rsidP="00B55332">
      <w:pPr>
        <w:jc w:val="both"/>
        <w:rPr>
          <w:b/>
        </w:rPr>
      </w:pPr>
    </w:p>
    <w:p w14:paraId="0BD27220" w14:textId="77777777" w:rsidR="005E166E" w:rsidRDefault="005E166E" w:rsidP="00B55332">
      <w:pPr>
        <w:jc w:val="both"/>
        <w:rPr>
          <w:b/>
        </w:rPr>
      </w:pPr>
    </w:p>
    <w:p w14:paraId="42BED1DA" w14:textId="77777777" w:rsidR="005E166E" w:rsidRDefault="005E166E" w:rsidP="00B55332">
      <w:pPr>
        <w:jc w:val="both"/>
        <w:rPr>
          <w:b/>
        </w:rPr>
      </w:pPr>
    </w:p>
    <w:p w14:paraId="1F6408EA" w14:textId="77777777" w:rsidR="005E166E" w:rsidRDefault="005E166E" w:rsidP="00B55332">
      <w:pPr>
        <w:jc w:val="both"/>
        <w:rPr>
          <w:b/>
        </w:rPr>
      </w:pPr>
    </w:p>
    <w:p w14:paraId="38B776A4" w14:textId="77777777" w:rsidR="005E166E" w:rsidRDefault="005E166E" w:rsidP="00B55332">
      <w:pPr>
        <w:jc w:val="both"/>
        <w:rPr>
          <w:b/>
        </w:rPr>
      </w:pPr>
    </w:p>
    <w:p w14:paraId="50A19582" w14:textId="77777777" w:rsidR="005E166E" w:rsidRDefault="005E166E" w:rsidP="00B55332">
      <w:pPr>
        <w:jc w:val="both"/>
        <w:rPr>
          <w:b/>
        </w:rPr>
      </w:pPr>
    </w:p>
    <w:p w14:paraId="6EC69B7A" w14:textId="77777777" w:rsidR="005E166E" w:rsidRDefault="005E166E" w:rsidP="00B55332">
      <w:pPr>
        <w:jc w:val="both"/>
        <w:rPr>
          <w:b/>
        </w:rPr>
      </w:pPr>
    </w:p>
    <w:p w14:paraId="7C2FBD7D" w14:textId="77777777" w:rsidR="005E166E" w:rsidRDefault="005E166E" w:rsidP="00B55332">
      <w:pPr>
        <w:jc w:val="both"/>
        <w:rPr>
          <w:b/>
        </w:rPr>
      </w:pPr>
    </w:p>
    <w:p w14:paraId="5EC452CA" w14:textId="77777777" w:rsidR="005E166E" w:rsidRDefault="005E166E" w:rsidP="00B55332">
      <w:pPr>
        <w:jc w:val="both"/>
        <w:rPr>
          <w:b/>
        </w:rPr>
      </w:pPr>
    </w:p>
    <w:p w14:paraId="5AE28328" w14:textId="77777777" w:rsidR="005E166E" w:rsidRDefault="005E166E" w:rsidP="00B55332">
      <w:pPr>
        <w:jc w:val="both"/>
        <w:rPr>
          <w:b/>
        </w:rPr>
      </w:pPr>
    </w:p>
    <w:p w14:paraId="5B26DE15" w14:textId="77777777" w:rsidR="005E166E" w:rsidRDefault="005E166E" w:rsidP="00B55332">
      <w:pPr>
        <w:jc w:val="both"/>
        <w:rPr>
          <w:b/>
        </w:rPr>
      </w:pPr>
    </w:p>
    <w:p w14:paraId="25230E21" w14:textId="77777777" w:rsidR="005E166E" w:rsidRDefault="005E166E" w:rsidP="00B55332">
      <w:pPr>
        <w:jc w:val="both"/>
        <w:rPr>
          <w:b/>
        </w:rPr>
      </w:pPr>
    </w:p>
    <w:p w14:paraId="37FFD02A" w14:textId="77777777" w:rsidR="005E166E" w:rsidRDefault="005E166E" w:rsidP="00B55332">
      <w:pPr>
        <w:jc w:val="both"/>
        <w:rPr>
          <w:b/>
        </w:rPr>
      </w:pPr>
    </w:p>
    <w:p w14:paraId="63518292" w14:textId="77777777" w:rsidR="005E166E" w:rsidRDefault="005E166E" w:rsidP="00B55332">
      <w:pPr>
        <w:jc w:val="both"/>
        <w:rPr>
          <w:b/>
        </w:rPr>
      </w:pPr>
    </w:p>
    <w:p w14:paraId="6206B273" w14:textId="77777777" w:rsidR="005E166E" w:rsidRDefault="005E166E" w:rsidP="00B55332">
      <w:pPr>
        <w:jc w:val="both"/>
        <w:rPr>
          <w:b/>
        </w:rPr>
      </w:pPr>
    </w:p>
    <w:p w14:paraId="1E9DB600" w14:textId="77777777" w:rsidR="005E166E" w:rsidRDefault="005E166E" w:rsidP="00B55332">
      <w:pPr>
        <w:jc w:val="both"/>
        <w:rPr>
          <w:b/>
        </w:rPr>
      </w:pPr>
    </w:p>
    <w:p w14:paraId="0AF4A54D" w14:textId="77777777" w:rsidR="005E166E" w:rsidRDefault="005E166E" w:rsidP="00B55332">
      <w:pPr>
        <w:jc w:val="both"/>
        <w:rPr>
          <w:b/>
        </w:rPr>
      </w:pPr>
    </w:p>
    <w:p w14:paraId="77C65A78" w14:textId="77777777" w:rsidR="005E166E" w:rsidRDefault="005E166E" w:rsidP="00B55332">
      <w:pPr>
        <w:jc w:val="both"/>
        <w:rPr>
          <w:b/>
        </w:rPr>
      </w:pPr>
    </w:p>
    <w:p w14:paraId="166EC2E8" w14:textId="77777777" w:rsidR="005E166E" w:rsidRDefault="005E166E" w:rsidP="00B55332">
      <w:pPr>
        <w:jc w:val="both"/>
        <w:rPr>
          <w:b/>
        </w:rPr>
      </w:pPr>
    </w:p>
    <w:p w14:paraId="698D2181" w14:textId="77777777" w:rsidR="005E166E" w:rsidRDefault="005E166E" w:rsidP="00B55332">
      <w:pPr>
        <w:jc w:val="both"/>
        <w:rPr>
          <w:b/>
        </w:rPr>
      </w:pPr>
    </w:p>
    <w:p w14:paraId="4912D57F" w14:textId="77777777" w:rsidR="005E166E" w:rsidRDefault="005E166E" w:rsidP="00B55332">
      <w:pPr>
        <w:jc w:val="both"/>
        <w:rPr>
          <w:b/>
        </w:rPr>
      </w:pPr>
    </w:p>
    <w:p w14:paraId="39B78FE6" w14:textId="77777777" w:rsidR="005E166E" w:rsidRPr="00EA700F" w:rsidRDefault="005E166E" w:rsidP="00B55332">
      <w:pPr>
        <w:jc w:val="both"/>
        <w:rPr>
          <w:b/>
        </w:rPr>
      </w:pPr>
    </w:p>
    <w:p w14:paraId="1E23D72B" w14:textId="77777777" w:rsidR="00B634E6" w:rsidRPr="00EA700F" w:rsidRDefault="00B634E6" w:rsidP="00B55332">
      <w:pPr>
        <w:jc w:val="both"/>
        <w:rPr>
          <w:b/>
        </w:rPr>
      </w:pPr>
      <w:r w:rsidRPr="00EA700F">
        <w:rPr>
          <w:b/>
        </w:rPr>
        <w:lastRenderedPageBreak/>
        <w:t>Introduction</w:t>
      </w:r>
    </w:p>
    <w:p w14:paraId="600251EE" w14:textId="655351FA" w:rsidR="00B634E6" w:rsidRPr="00EA700F" w:rsidRDefault="00B634E6" w:rsidP="00B55332">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B55332">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ecohydrology </w:t>
      </w:r>
      <w:r w:rsidR="00EA700F" w:rsidRPr="00EA700F">
        <w:t>remain</w:t>
      </w:r>
      <w:r w:rsidRPr="00EA700F">
        <w:t xml:space="preserve"> novel.  </w:t>
      </w:r>
    </w:p>
    <w:p w14:paraId="3608C77B" w14:textId="3EB27941" w:rsidR="00B634E6" w:rsidRPr="00EA700F" w:rsidRDefault="00B634E6" w:rsidP="00B55332">
      <w:pPr>
        <w:spacing w:line="360" w:lineRule="auto"/>
        <w:jc w:val="both"/>
      </w:pPr>
      <w:r w:rsidRPr="00EA700F">
        <w:t xml:space="preserve">Woody plants determine the coarse physical structure of many riparian plant communities and are integral to the interplay of biological and physical elements that drive fluvial biogeomorphic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B55332">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w:t>
      </w:r>
      <w:r w:rsidRPr="00EA700F">
        <w:lastRenderedPageBreak/>
        <w:t>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herbivory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39DB0A3" w:rsidR="00B634E6" w:rsidRPr="00EA700F" w:rsidRDefault="00B634E6" w:rsidP="00B55332">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ood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resprout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6DB2FE58" w:rsidR="00B634E6" w:rsidRPr="00EA700F" w:rsidRDefault="00621641" w:rsidP="00B55332">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B55332">
      <w:pPr>
        <w:spacing w:line="360" w:lineRule="auto"/>
        <w:jc w:val="both"/>
      </w:pPr>
      <w:r>
        <w:lastRenderedPageBreak/>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predictability of water ava</w:t>
      </w:r>
      <w:r>
        <w:t>ilability in the riparian zone?</w:t>
      </w:r>
    </w:p>
    <w:p w14:paraId="1CE0F579" w14:textId="77777777" w:rsidR="00A87877" w:rsidRPr="00EA700F" w:rsidRDefault="00A87877" w:rsidP="00B55332">
      <w:pPr>
        <w:spacing w:line="360" w:lineRule="auto"/>
        <w:jc w:val="both"/>
      </w:pPr>
    </w:p>
    <w:p w14:paraId="1338AB1E" w14:textId="77777777" w:rsidR="00A87877" w:rsidRPr="00EA700F" w:rsidRDefault="00A87877" w:rsidP="00B55332">
      <w:pPr>
        <w:spacing w:line="360" w:lineRule="auto"/>
        <w:jc w:val="both"/>
      </w:pPr>
    </w:p>
    <w:p w14:paraId="5ACFD6B2" w14:textId="77777777" w:rsidR="00A87877" w:rsidRPr="00EA700F" w:rsidRDefault="00A87877" w:rsidP="00B55332">
      <w:pPr>
        <w:spacing w:line="360" w:lineRule="auto"/>
        <w:jc w:val="both"/>
      </w:pPr>
    </w:p>
    <w:p w14:paraId="6882176A" w14:textId="77777777" w:rsidR="00A87877" w:rsidRPr="00EA700F" w:rsidRDefault="00A87877" w:rsidP="00B55332">
      <w:pPr>
        <w:spacing w:line="360" w:lineRule="auto"/>
        <w:jc w:val="both"/>
      </w:pPr>
    </w:p>
    <w:p w14:paraId="6974AA06" w14:textId="77777777" w:rsidR="00A87877" w:rsidRPr="00EA700F" w:rsidRDefault="00A87877" w:rsidP="00B55332">
      <w:pPr>
        <w:spacing w:line="360" w:lineRule="auto"/>
        <w:jc w:val="both"/>
      </w:pPr>
    </w:p>
    <w:p w14:paraId="346B9FB9" w14:textId="77777777" w:rsidR="00A87877" w:rsidRPr="00EA700F" w:rsidRDefault="00A87877" w:rsidP="00B55332">
      <w:pPr>
        <w:spacing w:line="360" w:lineRule="auto"/>
        <w:jc w:val="both"/>
      </w:pPr>
    </w:p>
    <w:p w14:paraId="769023A6" w14:textId="77777777" w:rsidR="00A87877" w:rsidRPr="00EA700F" w:rsidRDefault="00A87877" w:rsidP="00B55332">
      <w:pPr>
        <w:spacing w:line="360" w:lineRule="auto"/>
        <w:jc w:val="both"/>
      </w:pPr>
    </w:p>
    <w:p w14:paraId="264DD19D" w14:textId="77777777" w:rsidR="00A87877" w:rsidRPr="00EA700F" w:rsidRDefault="00A87877" w:rsidP="00B55332">
      <w:pPr>
        <w:spacing w:line="360" w:lineRule="auto"/>
        <w:jc w:val="both"/>
      </w:pPr>
    </w:p>
    <w:p w14:paraId="1EC4ABD7" w14:textId="77777777" w:rsidR="00A87877" w:rsidRPr="00EA700F" w:rsidRDefault="00A87877" w:rsidP="00B55332">
      <w:pPr>
        <w:spacing w:line="360" w:lineRule="auto"/>
        <w:jc w:val="both"/>
      </w:pPr>
    </w:p>
    <w:p w14:paraId="4A42108E" w14:textId="77777777" w:rsidR="00A87877" w:rsidRPr="00EA700F" w:rsidRDefault="00A87877" w:rsidP="00B55332">
      <w:pPr>
        <w:spacing w:line="360" w:lineRule="auto"/>
        <w:jc w:val="both"/>
      </w:pPr>
    </w:p>
    <w:p w14:paraId="543DF779" w14:textId="77777777" w:rsidR="00A87877" w:rsidRPr="00EA700F" w:rsidRDefault="00A87877" w:rsidP="00B55332">
      <w:pPr>
        <w:spacing w:line="360" w:lineRule="auto"/>
        <w:jc w:val="both"/>
      </w:pPr>
    </w:p>
    <w:p w14:paraId="7204AB58" w14:textId="77777777" w:rsidR="00A87877" w:rsidRPr="00EA700F" w:rsidRDefault="00A87877" w:rsidP="00B55332">
      <w:pPr>
        <w:spacing w:line="360" w:lineRule="auto"/>
        <w:jc w:val="both"/>
      </w:pPr>
    </w:p>
    <w:p w14:paraId="56D07857" w14:textId="77777777" w:rsidR="00A87877" w:rsidRDefault="00A87877" w:rsidP="00B55332">
      <w:pPr>
        <w:spacing w:line="360" w:lineRule="auto"/>
        <w:jc w:val="both"/>
      </w:pPr>
    </w:p>
    <w:p w14:paraId="793CF3FB" w14:textId="77777777" w:rsidR="007018A5" w:rsidRDefault="007018A5" w:rsidP="00B55332">
      <w:pPr>
        <w:spacing w:line="360" w:lineRule="auto"/>
        <w:jc w:val="both"/>
      </w:pPr>
    </w:p>
    <w:p w14:paraId="5515071B" w14:textId="77777777" w:rsidR="007018A5" w:rsidRDefault="007018A5" w:rsidP="00B55332">
      <w:pPr>
        <w:spacing w:line="360" w:lineRule="auto"/>
        <w:jc w:val="both"/>
      </w:pPr>
    </w:p>
    <w:p w14:paraId="21320C2B" w14:textId="77777777" w:rsidR="007018A5" w:rsidRDefault="007018A5" w:rsidP="00B55332">
      <w:pPr>
        <w:spacing w:line="360" w:lineRule="auto"/>
        <w:jc w:val="both"/>
      </w:pPr>
    </w:p>
    <w:p w14:paraId="734BC2F1" w14:textId="77777777" w:rsidR="007018A5" w:rsidRPr="00EA700F" w:rsidRDefault="007018A5" w:rsidP="00B55332">
      <w:pPr>
        <w:spacing w:line="360" w:lineRule="auto"/>
        <w:jc w:val="both"/>
      </w:pPr>
    </w:p>
    <w:p w14:paraId="2B98D008" w14:textId="77777777" w:rsidR="00B634E6" w:rsidRPr="00EA700F" w:rsidRDefault="00B634E6" w:rsidP="00B55332">
      <w:pPr>
        <w:spacing w:line="360" w:lineRule="auto"/>
        <w:jc w:val="both"/>
        <w:rPr>
          <w:b/>
        </w:rPr>
      </w:pPr>
      <w:r w:rsidRPr="00EA700F">
        <w:rPr>
          <w:b/>
        </w:rPr>
        <w:t>Methods</w:t>
      </w:r>
    </w:p>
    <w:p w14:paraId="20719208" w14:textId="77777777" w:rsidR="00B634E6" w:rsidRPr="00EA700F" w:rsidRDefault="00B634E6" w:rsidP="00B55332">
      <w:pPr>
        <w:spacing w:line="360" w:lineRule="auto"/>
        <w:jc w:val="both"/>
        <w:rPr>
          <w:b/>
        </w:rPr>
      </w:pPr>
      <w:r w:rsidRPr="00EA700F">
        <w:rPr>
          <w:b/>
        </w:rPr>
        <w:t>Study site selection</w:t>
      </w:r>
    </w:p>
    <w:p w14:paraId="3FFC0F8D" w14:textId="649D0450" w:rsidR="00B634E6" w:rsidRPr="00EA700F" w:rsidRDefault="00B634E6" w:rsidP="00B55332">
      <w:pPr>
        <w:spacing w:line="360" w:lineRule="auto"/>
        <w:jc w:val="both"/>
      </w:pPr>
      <w:r w:rsidRPr="00EA700F">
        <w:lastRenderedPageBreak/>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et al. (2010).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7166A1">
      <w:pPr>
        <w:keepNext/>
        <w:spacing w:line="360" w:lineRule="auto"/>
        <w:jc w:val="both"/>
      </w:pPr>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265BD25E" w:rsidR="007166A1" w:rsidRPr="00EA700F" w:rsidRDefault="007166A1" w:rsidP="007166A1">
      <w:pPr>
        <w:pStyle w:val="Caption"/>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Pr="00EA700F">
        <w:rPr>
          <w:sz w:val="22"/>
          <w:szCs w:val="22"/>
        </w:rPr>
        <w:t xml:space="preserve">. </w:t>
      </w:r>
      <w:r w:rsidR="0085737E">
        <w:rPr>
          <w:sz w:val="22"/>
          <w:szCs w:val="22"/>
        </w:rPr>
        <w:t>(I WILL REPLACE THIS MAP WITH SOMETHING SIMPLER/BETTER)</w:t>
      </w:r>
    </w:p>
    <w:p w14:paraId="20EA697E" w14:textId="617AC06F" w:rsidR="007166A1" w:rsidRPr="00EA700F" w:rsidRDefault="00B634E6" w:rsidP="007166A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 xml:space="preserve">2010). To minimise signals associated with human land-use, the following further criteria were used to shortlist possible study sites: intact native riparian vegetation cover (a band of </w:t>
      </w:r>
      <w:r w:rsidRPr="00EA700F">
        <w:lastRenderedPageBreak/>
        <w:t>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w:t>
      </w:r>
      <w:r w:rsidR="0085737E">
        <w:t>also</w:t>
      </w:r>
      <w:r w:rsidRPr="00EA700F">
        <w:t xml:space="preserve"> removed</w:t>
      </w:r>
      <w:r w:rsidR="0085737E">
        <w:t xml:space="preserve"> from consideration</w:t>
      </w:r>
      <w:r w:rsidRPr="00EA700F">
        <w:t xml:space="preserve">.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7166A1">
      <w:pPr>
        <w:autoSpaceDE w:val="0"/>
        <w:autoSpaceDN w:val="0"/>
        <w:adjustRightInd w:val="0"/>
        <w:spacing w:after="0" w:line="360" w:lineRule="auto"/>
        <w:jc w:val="both"/>
      </w:pPr>
    </w:p>
    <w:p w14:paraId="7EADD1DD" w14:textId="77777777" w:rsidR="00B634E6" w:rsidRPr="00EA700F" w:rsidRDefault="00B634E6" w:rsidP="00B55332">
      <w:pPr>
        <w:spacing w:line="360" w:lineRule="auto"/>
        <w:jc w:val="both"/>
        <w:rPr>
          <w:b/>
        </w:rPr>
      </w:pPr>
      <w:r w:rsidRPr="00EA700F">
        <w:rPr>
          <w:b/>
        </w:rPr>
        <w:t>Species abundance and trait data collection</w:t>
      </w:r>
    </w:p>
    <w:p w14:paraId="6D58F635" w14:textId="3A7944A6"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w:t>
      </w:r>
      <w:r w:rsidR="0085737E">
        <w:rPr>
          <w:rFonts w:eastAsia="Times New Roman" w:cs="Arial"/>
          <w:color w:val="222222"/>
          <w:lang w:eastAsia="en-AU"/>
        </w:rPr>
        <w:t>edge</w:t>
      </w:r>
      <w:r w:rsidRPr="00EA700F">
        <w:rPr>
          <w:rFonts w:eastAsia="Times New Roman" w:cs="Arial"/>
          <w:color w:val="222222"/>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B55332">
      <w:pPr>
        <w:shd w:val="clear" w:color="auto" w:fill="FFFFFF"/>
        <w:spacing w:after="0" w:line="360" w:lineRule="auto"/>
        <w:jc w:val="both"/>
        <w:rPr>
          <w:rFonts w:eastAsia="Times New Roman" w:cs="Arial"/>
          <w:color w:val="222222"/>
          <w:lang w:eastAsia="en-AU"/>
        </w:rPr>
      </w:pPr>
    </w:p>
    <w:p w14:paraId="1B624205" w14:textId="594B5E43" w:rsidR="00B634E6" w:rsidRPr="00EA700F" w:rsidRDefault="00B634E6" w:rsidP="00B55332">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levels: shrub (1-4 m), subcanopy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3F66B051" w:rsidR="00E665A9" w:rsidRPr="00EA700F" w:rsidRDefault="00B634E6" w:rsidP="00B55332">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 xml:space="preserve">Wood samples were collected from dominant woody species present within the plot at &gt;5% cover in shrub, sub canopy or canopy strata, and which had trunks robust enough to core. </w:t>
      </w:r>
      <w:r w:rsidR="0085737E" w:rsidRPr="00EA700F">
        <w:rPr>
          <w:rFonts w:asciiTheme="minorHAnsi" w:hAnsiTheme="minorHAnsi" w:cs="Arial"/>
          <w:b w:val="0"/>
          <w:bCs w:val="0"/>
          <w:color w:val="222222"/>
          <w:sz w:val="22"/>
          <w:szCs w:val="22"/>
        </w:rPr>
        <w:t>100 mm wood sample</w:t>
      </w:r>
      <w:r w:rsidR="0085737E">
        <w:rPr>
          <w:rFonts w:asciiTheme="minorHAnsi" w:hAnsiTheme="minorHAnsi" w:cs="Arial"/>
          <w:b w:val="0"/>
          <w:bCs w:val="0"/>
          <w:color w:val="222222"/>
          <w:sz w:val="22"/>
          <w:szCs w:val="22"/>
        </w:rPr>
        <w:t>s</w:t>
      </w:r>
      <w:r w:rsidR="0085737E" w:rsidRPr="00EA700F">
        <w:rPr>
          <w:rFonts w:asciiTheme="minorHAnsi" w:hAnsiTheme="minorHAnsi" w:cs="Arial"/>
          <w:b w:val="0"/>
          <w:bCs w:val="0"/>
          <w:color w:val="222222"/>
          <w:sz w:val="22"/>
          <w:szCs w:val="22"/>
        </w:rPr>
        <w:t xml:space="preserve"> from each of two individuals per species </w:t>
      </w:r>
      <w:r w:rsidR="0085737E">
        <w:rPr>
          <w:rFonts w:asciiTheme="minorHAnsi" w:hAnsiTheme="minorHAnsi" w:cs="Arial"/>
          <w:b w:val="0"/>
          <w:bCs w:val="0"/>
          <w:color w:val="222222"/>
          <w:sz w:val="22"/>
          <w:szCs w:val="22"/>
        </w:rPr>
        <w:t>were extracted using a</w:t>
      </w:r>
      <w:r w:rsidRPr="00EA700F">
        <w:rPr>
          <w:rFonts w:asciiTheme="minorHAnsi" w:hAnsiTheme="minorHAnsi" w:cs="Arial"/>
          <w:b w:val="0"/>
          <w:bCs w:val="0"/>
          <w:color w:val="222222"/>
          <w:sz w:val="22"/>
          <w:szCs w:val="22"/>
        </w:rPr>
        <w:t xml:space="preserve"> 5.15 mm diameter, triple threaded increment borer (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f Sweden)</w:t>
      </w:r>
      <w:r w:rsidR="0085737E">
        <w:rPr>
          <w:rFonts w:asciiTheme="minorHAnsi" w:hAnsiTheme="minorHAnsi" w:cs="Arial"/>
          <w:b w:val="0"/>
          <w:bCs w:val="0"/>
          <w:color w:val="222222"/>
          <w:sz w:val="22"/>
          <w:szCs w:val="22"/>
        </w:rPr>
        <w:t>.</w:t>
      </w:r>
      <w:r w:rsidRPr="00EA700F">
        <w:rPr>
          <w:rFonts w:asciiTheme="minorHAnsi" w:hAnsiTheme="minorHAnsi" w:cs="Arial"/>
          <w:b w:val="0"/>
          <w:bCs w:val="0"/>
          <w:color w:val="222222"/>
          <w:sz w:val="22"/>
          <w:szCs w:val="22"/>
        </w:rPr>
        <w:t xml:space="preserve"> Samples were extracted from the base of the main trunk, 10 cm above the leaf litter level, and air-dried at 20-45°C. On return to the laboratory, samples were rehydrated in deionised water and </w:t>
      </w:r>
      <w:r w:rsidR="0085737E">
        <w:rPr>
          <w:rFonts w:asciiTheme="minorHAnsi" w:hAnsiTheme="minorHAnsi" w:cs="Arial"/>
          <w:b w:val="0"/>
          <w:bCs w:val="0"/>
          <w:color w:val="222222"/>
          <w:sz w:val="22"/>
          <w:szCs w:val="22"/>
        </w:rPr>
        <w:t>10 mm sections of mature w</w:t>
      </w:r>
      <w:r w:rsidR="00290091">
        <w:rPr>
          <w:rFonts w:asciiTheme="minorHAnsi" w:hAnsiTheme="minorHAnsi" w:cs="Arial"/>
          <w:b w:val="0"/>
          <w:bCs w:val="0"/>
          <w:color w:val="222222"/>
          <w:sz w:val="22"/>
          <w:szCs w:val="22"/>
        </w:rPr>
        <w:t>ood were cut with a razor</w:t>
      </w:r>
      <w:r w:rsidRPr="00EA700F">
        <w:rPr>
          <w:rFonts w:asciiTheme="minorHAnsi" w:hAnsiTheme="minorHAnsi" w:cs="Arial"/>
          <w:b w:val="0"/>
          <w:bCs w:val="0"/>
          <w:color w:val="222222"/>
          <w:sz w:val="22"/>
          <w:szCs w:val="22"/>
        </w:rPr>
        <w:t xml:space="preserve">, using visual inspection of vessel occlusion as an indicator of </w:t>
      </w:r>
      <w:r w:rsidR="00290091">
        <w:rPr>
          <w:rFonts w:asciiTheme="minorHAnsi" w:hAnsiTheme="minorHAnsi" w:cs="Arial"/>
          <w:b w:val="0"/>
          <w:bCs w:val="0"/>
          <w:color w:val="222222"/>
          <w:sz w:val="22"/>
          <w:szCs w:val="22"/>
        </w:rPr>
        <w:t>maturity</w:t>
      </w:r>
      <w:r w:rsidRPr="00EA700F">
        <w:rPr>
          <w:rFonts w:asciiTheme="minorHAnsi" w:hAnsiTheme="minorHAnsi" w:cs="Arial"/>
          <w:b w:val="0"/>
          <w:bCs w:val="0"/>
          <w:color w:val="222222"/>
          <w:sz w:val="22"/>
          <w:szCs w:val="22"/>
        </w:rPr>
        <w:t xml:space="preserve">. Sections were measured (x, y and z dimensions) with calipers (Mitzuni) to calculate wet volum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B55332">
      <w:pPr>
        <w:spacing w:line="360" w:lineRule="auto"/>
        <w:jc w:val="both"/>
        <w:rPr>
          <w:b/>
        </w:rPr>
      </w:pPr>
      <w:r w:rsidRPr="00EA700F">
        <w:rPr>
          <w:b/>
        </w:rPr>
        <w:t>Hydrological analysis</w:t>
      </w:r>
    </w:p>
    <w:p w14:paraId="7E1FE469" w14:textId="157C603C" w:rsidR="00B634E6" w:rsidRPr="00EA700F" w:rsidRDefault="00B634E6" w:rsidP="00B55332">
      <w:pPr>
        <w:spacing w:line="360" w:lineRule="auto"/>
        <w:jc w:val="both"/>
      </w:pPr>
      <w:r w:rsidRPr="00EA700F">
        <w:lastRenderedPageBreak/>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timestamped average daily flow datapoints in units of megalitres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allagaraugh River, multiple linear regression was chosen as the most appropriate method. Linear interpolation was used for Jilliby Creek data.</w:t>
      </w:r>
    </w:p>
    <w:p w14:paraId="288A9CA3" w14:textId="77777777" w:rsidR="00B634E6" w:rsidRPr="00EA700F" w:rsidRDefault="00B634E6" w:rsidP="00B55332">
      <w:pPr>
        <w:spacing w:line="360" w:lineRule="auto"/>
        <w:jc w:val="both"/>
      </w:pPr>
      <w:r w:rsidRPr="00EA700F">
        <w:t>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B55332">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B55332">
            <w:pPr>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7166A1">
            <w:pPr>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625ED2">
            <w:pPr>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B55332">
            <w:pPr>
              <w:jc w:val="both"/>
              <w:rPr>
                <w:rFonts w:eastAsia="Times New Roman" w:cs="Times New Roman"/>
                <w:color w:val="000000"/>
                <w:lang w:eastAsia="en-AU"/>
              </w:rPr>
            </w:pPr>
            <w:r w:rsidRPr="00EA700F">
              <w:t>HSPeaknorm</w:t>
            </w:r>
          </w:p>
        </w:tc>
        <w:tc>
          <w:tcPr>
            <w:tcW w:w="2410" w:type="dxa"/>
            <w:gridSpan w:val="2"/>
          </w:tcPr>
          <w:p w14:paraId="74392C4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B55332">
            <w:pPr>
              <w:jc w:val="both"/>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w:t>
            </w:r>
            <w:r w:rsidRPr="00EA700F">
              <w:lastRenderedPageBreak/>
              <w:t>floods are extreme flow events that have the potential to resculpt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625ED2">
            <w:pPr>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B55332">
            <w:pPr>
              <w:jc w:val="both"/>
              <w:rPr>
                <w:rFonts w:eastAsia="Times New Roman" w:cs="Times New Roman"/>
                <w:color w:val="000000"/>
                <w:lang w:eastAsia="en-AU"/>
              </w:rPr>
            </w:pPr>
            <w:r w:rsidRPr="00EA700F">
              <w:t>CVAnnHSPeak</w:t>
            </w:r>
          </w:p>
        </w:tc>
        <w:tc>
          <w:tcPr>
            <w:tcW w:w="2410" w:type="dxa"/>
            <w:gridSpan w:val="2"/>
          </w:tcPr>
          <w:p w14:paraId="44CDA8B0"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B55332">
            <w:pPr>
              <w:jc w:val="both"/>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625ED2">
            <w:pPr>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B55332">
            <w:pPr>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B55332">
            <w:pPr>
              <w:jc w:val="both"/>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625ED2">
            <w:pPr>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B55332">
            <w:pPr>
              <w:jc w:val="both"/>
              <w:rPr>
                <w:rFonts w:eastAsia="Times New Roman" w:cs="Times New Roman"/>
                <w:color w:val="000000"/>
                <w:lang w:eastAsia="en-AU"/>
              </w:rPr>
            </w:pPr>
            <w:r w:rsidRPr="00EA700F">
              <w:t>MDFAnnHSNum</w:t>
            </w:r>
          </w:p>
        </w:tc>
        <w:tc>
          <w:tcPr>
            <w:tcW w:w="2410" w:type="dxa"/>
            <w:gridSpan w:val="2"/>
          </w:tcPr>
          <w:p w14:paraId="6E75D8C4"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B55332">
            <w:pPr>
              <w:jc w:val="both"/>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625ED2">
            <w:pPr>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B55332">
            <w:pPr>
              <w:jc w:val="both"/>
              <w:rPr>
                <w:rFonts w:eastAsia="Times New Roman" w:cs="Times New Roman"/>
                <w:color w:val="000000"/>
                <w:lang w:eastAsia="en-AU"/>
              </w:rPr>
            </w:pPr>
            <w:r w:rsidRPr="00EA700F">
              <w:t>CVAnnHSNum</w:t>
            </w:r>
          </w:p>
        </w:tc>
        <w:tc>
          <w:tcPr>
            <w:tcW w:w="2410" w:type="dxa"/>
            <w:gridSpan w:val="2"/>
          </w:tcPr>
          <w:p w14:paraId="72A1924F"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B55332">
            <w:pPr>
              <w:jc w:val="both"/>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625ED2">
            <w:pPr>
              <w:tabs>
                <w:tab w:val="left" w:pos="3160"/>
              </w:tabs>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B55332">
            <w:pPr>
              <w:jc w:val="both"/>
            </w:pPr>
            <w:r w:rsidRPr="00EA700F">
              <w:t>MRateRisenorm</w:t>
            </w:r>
          </w:p>
        </w:tc>
        <w:tc>
          <w:tcPr>
            <w:tcW w:w="2410" w:type="dxa"/>
            <w:gridSpan w:val="2"/>
          </w:tcPr>
          <w:p w14:paraId="4FBCFD73"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B55332">
            <w:pPr>
              <w:jc w:val="both"/>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B55332">
            <w:pPr>
              <w:jc w:val="both"/>
            </w:pPr>
            <w:r w:rsidRPr="00EA700F">
              <w:t>MRateFallnorm</w:t>
            </w:r>
          </w:p>
        </w:tc>
        <w:tc>
          <w:tcPr>
            <w:tcW w:w="2410" w:type="dxa"/>
            <w:gridSpan w:val="2"/>
          </w:tcPr>
          <w:p w14:paraId="1FE486D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B55332">
            <w:pPr>
              <w:jc w:val="both"/>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B55332">
            <w:pPr>
              <w:jc w:val="both"/>
            </w:pPr>
            <w:r w:rsidRPr="00EA700F">
              <w:t>CVAnnMRateRise</w:t>
            </w:r>
          </w:p>
        </w:tc>
        <w:tc>
          <w:tcPr>
            <w:tcW w:w="2410" w:type="dxa"/>
            <w:gridSpan w:val="2"/>
          </w:tcPr>
          <w:p w14:paraId="61A4663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B55332">
            <w:pPr>
              <w:jc w:val="both"/>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B55332">
            <w:pPr>
              <w:jc w:val="both"/>
            </w:pPr>
            <w:r w:rsidRPr="00EA700F">
              <w:t>CVAnnMRateFall</w:t>
            </w:r>
          </w:p>
        </w:tc>
        <w:tc>
          <w:tcPr>
            <w:tcW w:w="2410" w:type="dxa"/>
            <w:gridSpan w:val="2"/>
          </w:tcPr>
          <w:p w14:paraId="4287C4C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B55332">
            <w:pPr>
              <w:jc w:val="both"/>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625ED2">
            <w:pPr>
              <w:rPr>
                <w:rFonts w:eastAsia="Times New Roman" w:cs="Times New Roman"/>
                <w:i/>
                <w:color w:val="000000"/>
                <w:lang w:eastAsia="en-AU"/>
              </w:rPr>
            </w:pPr>
            <w:r w:rsidRPr="00EA700F">
              <w:rPr>
                <w:rFonts w:eastAsia="Times New Roman" w:cs="Times New Roman"/>
                <w:i/>
                <w:color w:val="000000"/>
                <w:lang w:eastAsia="en-AU"/>
              </w:rPr>
              <w:t>Baseflow index</w:t>
            </w:r>
          </w:p>
        </w:tc>
      </w:tr>
      <w:tr w:rsidR="00B634E6" w:rsidRPr="00EA700F" w14:paraId="5F1B9E42" w14:textId="77777777" w:rsidTr="00630B93">
        <w:tc>
          <w:tcPr>
            <w:tcW w:w="2204" w:type="dxa"/>
          </w:tcPr>
          <w:p w14:paraId="3A68D25B"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625ABB22" w14:textId="77777777" w:rsidR="00B634E6" w:rsidRPr="00EA700F" w:rsidRDefault="00B634E6" w:rsidP="00B55332">
            <w:pPr>
              <w:jc w:val="both"/>
            </w:pPr>
            <w:r w:rsidRPr="00EA700F">
              <w:t>BFI</w:t>
            </w:r>
          </w:p>
        </w:tc>
        <w:tc>
          <w:tcPr>
            <w:tcW w:w="2410" w:type="dxa"/>
            <w:gridSpan w:val="2"/>
          </w:tcPr>
          <w:p w14:paraId="4DC9EB8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B55332">
            <w:pPr>
              <w:jc w:val="both"/>
              <w:rPr>
                <w:rFonts w:eastAsia="Times New Roman" w:cs="Times New Roman"/>
                <w:color w:val="000000"/>
                <w:lang w:eastAsia="en-AU"/>
              </w:rPr>
            </w:pPr>
            <w:r w:rsidRPr="00EA700F">
              <w:t xml:space="preserve">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w:t>
            </w:r>
            <w:r w:rsidRPr="00EA700F">
              <w:lastRenderedPageBreak/>
              <w:t>how predictable baseflow index is between years.</w:t>
            </w:r>
          </w:p>
        </w:tc>
      </w:tr>
      <w:tr w:rsidR="00B634E6" w:rsidRPr="00EA700F" w14:paraId="6FF0FCD0" w14:textId="77777777" w:rsidTr="00630B93">
        <w:tc>
          <w:tcPr>
            <w:tcW w:w="2204" w:type="dxa"/>
          </w:tcPr>
          <w:p w14:paraId="4193258A" w14:textId="77777777" w:rsidR="00B634E6" w:rsidRPr="00EA700F" w:rsidRDefault="00B634E6" w:rsidP="00625ED2">
            <w:pPr>
              <w:rPr>
                <w:rFonts w:eastAsia="Times New Roman" w:cs="Times New Roman"/>
                <w:color w:val="000000"/>
                <w:lang w:eastAsia="en-AU"/>
              </w:rPr>
            </w:pPr>
            <w:r w:rsidRPr="00EA700F">
              <w:rPr>
                <w:color w:val="000000"/>
              </w:rPr>
              <w:t>CV of all years Baseflow Index</w:t>
            </w:r>
          </w:p>
        </w:tc>
        <w:tc>
          <w:tcPr>
            <w:tcW w:w="1902" w:type="dxa"/>
          </w:tcPr>
          <w:p w14:paraId="4513F7A0" w14:textId="77777777" w:rsidR="00B634E6" w:rsidRPr="00EA700F" w:rsidRDefault="00B634E6" w:rsidP="00B55332">
            <w:pPr>
              <w:jc w:val="both"/>
            </w:pPr>
            <w:r w:rsidRPr="00EA700F">
              <w:t>CVAnnBFI</w:t>
            </w:r>
          </w:p>
        </w:tc>
        <w:tc>
          <w:tcPr>
            <w:tcW w:w="2410" w:type="dxa"/>
            <w:gridSpan w:val="2"/>
          </w:tcPr>
          <w:p w14:paraId="2A0F7C7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B55332">
            <w:pPr>
              <w:jc w:val="both"/>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625ED2">
            <w:pP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625ED2">
            <w:pPr>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B55332">
            <w:pPr>
              <w:jc w:val="both"/>
            </w:pPr>
            <w:r w:rsidRPr="00EA700F">
              <w:t>LSPeaknorm</w:t>
            </w:r>
          </w:p>
        </w:tc>
        <w:tc>
          <w:tcPr>
            <w:tcW w:w="2410" w:type="dxa"/>
            <w:gridSpan w:val="2"/>
          </w:tcPr>
          <w:p w14:paraId="3C0198DD"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B55332">
            <w:pPr>
              <w:jc w:val="both"/>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B55332">
            <w:pPr>
              <w:jc w:val="both"/>
            </w:pPr>
            <w:r w:rsidRPr="00EA700F">
              <w:t>CVAnnLSPeak</w:t>
            </w:r>
          </w:p>
        </w:tc>
        <w:tc>
          <w:tcPr>
            <w:tcW w:w="2410" w:type="dxa"/>
            <w:gridSpan w:val="2"/>
          </w:tcPr>
          <w:p w14:paraId="22420AB8"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B55332">
            <w:pPr>
              <w:jc w:val="both"/>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B55332">
            <w:pPr>
              <w:jc w:val="both"/>
            </w:pPr>
            <w:r w:rsidRPr="00EA700F">
              <w:t>MDFAnnLSNum</w:t>
            </w:r>
          </w:p>
        </w:tc>
        <w:tc>
          <w:tcPr>
            <w:tcW w:w="2410" w:type="dxa"/>
            <w:gridSpan w:val="2"/>
          </w:tcPr>
          <w:p w14:paraId="4C61CB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B55332">
            <w:pPr>
              <w:jc w:val="both"/>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625ED2">
            <w:pPr>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B55332">
            <w:pPr>
              <w:jc w:val="both"/>
            </w:pPr>
            <w:r w:rsidRPr="00EA700F">
              <w:t>CVAnnLSNum</w:t>
            </w:r>
          </w:p>
        </w:tc>
        <w:tc>
          <w:tcPr>
            <w:tcW w:w="2410" w:type="dxa"/>
            <w:gridSpan w:val="2"/>
          </w:tcPr>
          <w:p w14:paraId="39A86EE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B55332">
            <w:pPr>
              <w:jc w:val="both"/>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B55332">
            <w:pPr>
              <w:jc w:val="both"/>
            </w:pPr>
            <w:r w:rsidRPr="00EA700F">
              <w:t>LSMeanDur</w:t>
            </w:r>
          </w:p>
        </w:tc>
        <w:tc>
          <w:tcPr>
            <w:tcW w:w="2410" w:type="dxa"/>
            <w:gridSpan w:val="2"/>
          </w:tcPr>
          <w:p w14:paraId="48B9C82C"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B55332">
            <w:pPr>
              <w:jc w:val="both"/>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B55332">
            <w:pPr>
              <w:jc w:val="both"/>
            </w:pPr>
            <w:r w:rsidRPr="00EA700F">
              <w:t>CVAnnLSMeanDur</w:t>
            </w:r>
          </w:p>
        </w:tc>
        <w:tc>
          <w:tcPr>
            <w:tcW w:w="2410" w:type="dxa"/>
            <w:gridSpan w:val="2"/>
          </w:tcPr>
          <w:p w14:paraId="61C7B34A"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B55332">
            <w:pPr>
              <w:jc w:val="both"/>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B55332">
            <w:pPr>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B55332">
            <w:pPr>
              <w:jc w:val="both"/>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B55332">
            <w:pPr>
              <w:jc w:val="both"/>
            </w:pPr>
            <w:r w:rsidRPr="00EA700F">
              <w:t>MDFAnnUnder0.1</w:t>
            </w:r>
          </w:p>
        </w:tc>
        <w:tc>
          <w:tcPr>
            <w:tcW w:w="2410" w:type="dxa"/>
            <w:gridSpan w:val="2"/>
          </w:tcPr>
          <w:p w14:paraId="02E97B4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B55332">
            <w:pPr>
              <w:jc w:val="both"/>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625ED2">
            <w:pPr>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B55332">
            <w:pPr>
              <w:jc w:val="both"/>
            </w:pPr>
            <w:r w:rsidRPr="00EA700F">
              <w:t>CVAnnMDFAnnUnder0.1</w:t>
            </w:r>
          </w:p>
        </w:tc>
        <w:tc>
          <w:tcPr>
            <w:tcW w:w="2410" w:type="dxa"/>
            <w:gridSpan w:val="2"/>
          </w:tcPr>
          <w:p w14:paraId="05E6882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B55332">
            <w:pPr>
              <w:jc w:val="both"/>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625ED2">
            <w:pP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625ED2">
            <w:pPr>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B55332">
            <w:pPr>
              <w:jc w:val="both"/>
            </w:pPr>
            <w:r w:rsidRPr="00EA700F">
              <w:t>C_MDFM</w:t>
            </w:r>
          </w:p>
        </w:tc>
        <w:tc>
          <w:tcPr>
            <w:tcW w:w="2410" w:type="dxa"/>
            <w:gridSpan w:val="2"/>
          </w:tcPr>
          <w:p w14:paraId="128A9745"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B55332">
            <w:pPr>
              <w:jc w:val="both"/>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625ED2">
            <w:pPr>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B55332">
            <w:pPr>
              <w:jc w:val="both"/>
            </w:pPr>
            <w:r w:rsidRPr="00EA700F">
              <w:t>M_MDFM</w:t>
            </w:r>
          </w:p>
        </w:tc>
        <w:tc>
          <w:tcPr>
            <w:tcW w:w="2410" w:type="dxa"/>
            <w:gridSpan w:val="2"/>
          </w:tcPr>
          <w:p w14:paraId="00DDB2A2"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B55332">
            <w:pPr>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625ED2">
            <w:pPr>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B55332">
            <w:pPr>
              <w:jc w:val="both"/>
            </w:pPr>
            <w:r w:rsidRPr="00EA700F">
              <w:t>C_MinM</w:t>
            </w:r>
          </w:p>
        </w:tc>
        <w:tc>
          <w:tcPr>
            <w:tcW w:w="2410" w:type="dxa"/>
            <w:gridSpan w:val="2"/>
          </w:tcPr>
          <w:p w14:paraId="25AB01F6"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B55332">
            <w:pPr>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625ED2">
            <w:pPr>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B55332">
            <w:pPr>
              <w:jc w:val="both"/>
            </w:pPr>
            <w:r w:rsidRPr="00EA700F">
              <w:t>M_MinM</w:t>
            </w:r>
          </w:p>
        </w:tc>
        <w:tc>
          <w:tcPr>
            <w:tcW w:w="2410" w:type="dxa"/>
            <w:gridSpan w:val="2"/>
          </w:tcPr>
          <w:p w14:paraId="073DCE81" w14:textId="77777777" w:rsidR="00B634E6" w:rsidRPr="00EA700F" w:rsidRDefault="00B634E6" w:rsidP="00B55332">
            <w:pPr>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B55332">
            <w:pPr>
              <w:jc w:val="both"/>
              <w:rPr>
                <w:rFonts w:eastAsia="Times New Roman" w:cs="Times New Roman"/>
                <w:color w:val="000000"/>
                <w:lang w:eastAsia="en-AU"/>
              </w:rPr>
            </w:pPr>
          </w:p>
        </w:tc>
      </w:tr>
    </w:tbl>
    <w:p w14:paraId="7E747D08" w14:textId="03B3C4A8" w:rsidR="00B634E6" w:rsidRPr="00EA700F" w:rsidRDefault="00B634E6" w:rsidP="00B55332">
      <w:pPr>
        <w:pStyle w:val="Caption"/>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6049404" w:rsidR="00B634E6" w:rsidRDefault="00B634E6" w:rsidP="00B55332">
      <w:pPr>
        <w:spacing w:line="360" w:lineRule="auto"/>
        <w:jc w:val="both"/>
      </w:pPr>
      <w:r w:rsidRPr="00EA700F">
        <w:t>Finally, we performed permutational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that our field sites </w:t>
      </w:r>
      <w:r w:rsidR="00947919">
        <w:t>whether our field sites</w:t>
      </w:r>
      <w:r w:rsidRPr="00EA700F">
        <w:t xml:space="preserve"> comprise three significantly different hydrological categories.</w:t>
      </w:r>
    </w:p>
    <w:p w14:paraId="613F2F5B" w14:textId="1FF95DC3" w:rsidR="00F42B80" w:rsidRDefault="00F42B80" w:rsidP="00B55332">
      <w:pPr>
        <w:spacing w:line="360" w:lineRule="auto"/>
        <w:jc w:val="both"/>
        <w:rPr>
          <w:b/>
        </w:rPr>
      </w:pPr>
      <w:r w:rsidRPr="00F42B80">
        <w:rPr>
          <w:b/>
        </w:rPr>
        <w:t>Data analysis</w:t>
      </w:r>
    </w:p>
    <w:p w14:paraId="31652934" w14:textId="2D2FB03C" w:rsidR="00F42B80" w:rsidRPr="00F42B80" w:rsidRDefault="00F42B80" w:rsidP="00B55332">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w:t>
      </w:r>
      <w:r>
        <w:t xml:space="preserve"> Statistical significance was thresholded at alpha = 0.05.</w:t>
      </w:r>
    </w:p>
    <w:p w14:paraId="173753BF" w14:textId="77777777" w:rsidR="00B634E6" w:rsidRPr="00F42B80" w:rsidRDefault="00B634E6" w:rsidP="00B55332">
      <w:pPr>
        <w:spacing w:line="360" w:lineRule="auto"/>
        <w:jc w:val="both"/>
        <w:rPr>
          <w:i/>
        </w:rPr>
      </w:pPr>
      <w:r w:rsidRPr="00F42B80">
        <w:rPr>
          <w:i/>
        </w:rPr>
        <w:t>Abundance weighted site means of wood density</w:t>
      </w:r>
    </w:p>
    <w:p w14:paraId="40948BC5" w14:textId="77777777" w:rsidR="00B634E6" w:rsidRPr="00EA700F" w:rsidRDefault="00B634E6" w:rsidP="00B55332">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subcanopy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B55332">
      <w:pPr>
        <w:spacing w:line="360" w:lineRule="auto"/>
        <w:jc w:val="both"/>
        <w:rPr>
          <w:i/>
        </w:rPr>
      </w:pPr>
      <w:r w:rsidRPr="00F42B80">
        <w:rPr>
          <w:i/>
        </w:rPr>
        <w:t>Comparing wood density between hydrological classes</w:t>
      </w:r>
    </w:p>
    <w:p w14:paraId="59004043" w14:textId="0904D031" w:rsidR="00B634E6" w:rsidRPr="00EA700F" w:rsidRDefault="00B634E6" w:rsidP="00B55332">
      <w:pPr>
        <w:spacing w:line="360" w:lineRule="auto"/>
        <w:jc w:val="both"/>
      </w:pPr>
      <w:r w:rsidRPr="00EA700F">
        <w:t>Raw species trait values were lumped according to the hydrological class membership</w:t>
      </w:r>
      <w:r w:rsidR="006F4B8F">
        <w:t>,</w:t>
      </w:r>
      <w:r w:rsidRPr="00EA700F">
        <w:t xml:space="preserve"> and differences between classes tested for using a post-hoc Tukey’s HSD test. This test was repeated using class-lumped abundance weighted site means. </w:t>
      </w:r>
    </w:p>
    <w:p w14:paraId="79AE2560" w14:textId="77777777" w:rsidR="00B634E6" w:rsidRPr="00F42B80" w:rsidRDefault="00B634E6" w:rsidP="00B55332">
      <w:pPr>
        <w:spacing w:line="360" w:lineRule="auto"/>
        <w:jc w:val="both"/>
        <w:rPr>
          <w:i/>
        </w:rPr>
      </w:pPr>
      <w:r w:rsidRPr="00F42B80">
        <w:rPr>
          <w:i/>
        </w:rPr>
        <w:t>Testing relationships between mean wood density and hydrological conditions</w:t>
      </w:r>
    </w:p>
    <w:p w14:paraId="1968B0C2" w14:textId="3E57EF39" w:rsidR="00335320" w:rsidRDefault="00B634E6" w:rsidP="006F4B8F">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ng p values using the Benjamini and Hochberg (BH) 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w:t>
      </w:r>
      <w:r w:rsidRPr="00EA700F">
        <w:lastRenderedPageBreak/>
        <w:t xml:space="preserve">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6F4B8F">
      <w:pPr>
        <w:spacing w:line="360" w:lineRule="auto"/>
        <w:jc w:val="both"/>
      </w:pPr>
    </w:p>
    <w:p w14:paraId="3DD0D713" w14:textId="77777777" w:rsidR="00F42B80" w:rsidRDefault="00F42B80" w:rsidP="006F4B8F">
      <w:pPr>
        <w:spacing w:line="360" w:lineRule="auto"/>
        <w:jc w:val="both"/>
      </w:pPr>
    </w:p>
    <w:p w14:paraId="7D91237C" w14:textId="77777777" w:rsidR="00F42B80" w:rsidRDefault="00F42B80" w:rsidP="006F4B8F">
      <w:pPr>
        <w:spacing w:line="360" w:lineRule="auto"/>
        <w:jc w:val="both"/>
      </w:pPr>
    </w:p>
    <w:p w14:paraId="2A5DC810" w14:textId="77777777" w:rsidR="00F42B80" w:rsidRDefault="00F42B80" w:rsidP="006F4B8F">
      <w:pPr>
        <w:spacing w:line="360" w:lineRule="auto"/>
        <w:jc w:val="both"/>
      </w:pPr>
    </w:p>
    <w:p w14:paraId="48E49197" w14:textId="77777777" w:rsidR="00F42B80" w:rsidRDefault="00F42B80" w:rsidP="006F4B8F">
      <w:pPr>
        <w:spacing w:line="360" w:lineRule="auto"/>
        <w:jc w:val="both"/>
      </w:pPr>
    </w:p>
    <w:p w14:paraId="0F28A6A2" w14:textId="77777777" w:rsidR="00F42B80" w:rsidRDefault="00F42B80" w:rsidP="006F4B8F">
      <w:pPr>
        <w:spacing w:line="360" w:lineRule="auto"/>
        <w:jc w:val="both"/>
      </w:pPr>
    </w:p>
    <w:p w14:paraId="37130498" w14:textId="77777777" w:rsidR="00F42B80" w:rsidRDefault="00F42B80" w:rsidP="006F4B8F">
      <w:pPr>
        <w:spacing w:line="360" w:lineRule="auto"/>
        <w:jc w:val="both"/>
      </w:pPr>
    </w:p>
    <w:p w14:paraId="093B5F5E" w14:textId="77777777" w:rsidR="00F42B80" w:rsidRDefault="00F42B80" w:rsidP="006F4B8F">
      <w:pPr>
        <w:spacing w:line="360" w:lineRule="auto"/>
        <w:jc w:val="both"/>
      </w:pPr>
    </w:p>
    <w:p w14:paraId="517D3FEF" w14:textId="77777777" w:rsidR="00F42B80" w:rsidRDefault="00F42B80" w:rsidP="006F4B8F">
      <w:pPr>
        <w:spacing w:line="360" w:lineRule="auto"/>
        <w:jc w:val="both"/>
      </w:pPr>
    </w:p>
    <w:p w14:paraId="53712929" w14:textId="77777777" w:rsidR="00F42B80" w:rsidRDefault="00F42B80" w:rsidP="006F4B8F">
      <w:pPr>
        <w:spacing w:line="360" w:lineRule="auto"/>
        <w:jc w:val="both"/>
      </w:pPr>
    </w:p>
    <w:p w14:paraId="5AA8C956" w14:textId="77777777" w:rsidR="00F42B80" w:rsidRDefault="00F42B80" w:rsidP="006F4B8F">
      <w:pPr>
        <w:spacing w:line="360" w:lineRule="auto"/>
        <w:jc w:val="both"/>
      </w:pPr>
    </w:p>
    <w:p w14:paraId="446F5506" w14:textId="77777777" w:rsidR="00F42B80" w:rsidRDefault="00F42B80" w:rsidP="006F4B8F">
      <w:pPr>
        <w:spacing w:line="360" w:lineRule="auto"/>
        <w:jc w:val="both"/>
      </w:pPr>
    </w:p>
    <w:p w14:paraId="0A606C33" w14:textId="77777777" w:rsidR="00F42B80" w:rsidRDefault="00F42B80" w:rsidP="006F4B8F">
      <w:pPr>
        <w:spacing w:line="360" w:lineRule="auto"/>
        <w:jc w:val="both"/>
      </w:pPr>
    </w:p>
    <w:p w14:paraId="5303ADE3" w14:textId="77777777" w:rsidR="00F42B80" w:rsidRDefault="00F42B80" w:rsidP="006F4B8F">
      <w:pPr>
        <w:spacing w:line="360" w:lineRule="auto"/>
        <w:jc w:val="both"/>
      </w:pPr>
    </w:p>
    <w:p w14:paraId="41C976ED" w14:textId="77777777" w:rsidR="00F42B80" w:rsidRDefault="00F42B80" w:rsidP="006F4B8F">
      <w:pPr>
        <w:spacing w:line="360" w:lineRule="auto"/>
        <w:jc w:val="both"/>
      </w:pPr>
    </w:p>
    <w:p w14:paraId="70D7440B" w14:textId="77777777" w:rsidR="00F42B80" w:rsidRDefault="00F42B80" w:rsidP="006F4B8F">
      <w:pPr>
        <w:spacing w:line="360" w:lineRule="auto"/>
        <w:jc w:val="both"/>
      </w:pPr>
    </w:p>
    <w:p w14:paraId="4C44F69C" w14:textId="77777777" w:rsidR="00F42B80" w:rsidRDefault="00F42B80" w:rsidP="006F4B8F">
      <w:pPr>
        <w:spacing w:line="360" w:lineRule="auto"/>
        <w:jc w:val="both"/>
      </w:pPr>
    </w:p>
    <w:p w14:paraId="45072F6D" w14:textId="77777777" w:rsidR="00F42B80" w:rsidRDefault="00F42B80" w:rsidP="006F4B8F">
      <w:pPr>
        <w:spacing w:line="360" w:lineRule="auto"/>
        <w:jc w:val="both"/>
      </w:pPr>
    </w:p>
    <w:p w14:paraId="44A584BB" w14:textId="77777777" w:rsidR="00F42B80" w:rsidRDefault="00F42B80" w:rsidP="006F4B8F">
      <w:pPr>
        <w:spacing w:line="360" w:lineRule="auto"/>
        <w:jc w:val="both"/>
      </w:pPr>
    </w:p>
    <w:p w14:paraId="397E2905" w14:textId="77777777" w:rsidR="00F42B80" w:rsidRDefault="00F42B80" w:rsidP="00B55332">
      <w:pPr>
        <w:jc w:val="both"/>
      </w:pPr>
    </w:p>
    <w:p w14:paraId="718CA37B" w14:textId="5644D9FE" w:rsidR="00B634E6" w:rsidRPr="00EA700F" w:rsidRDefault="00335320" w:rsidP="00B55332">
      <w:pPr>
        <w:jc w:val="both"/>
        <w:rPr>
          <w:b/>
        </w:rPr>
      </w:pPr>
      <w:r w:rsidRPr="00EA700F">
        <w:rPr>
          <w:b/>
        </w:rPr>
        <w:t>Results</w:t>
      </w:r>
    </w:p>
    <w:p w14:paraId="3B68A3F0" w14:textId="77777777" w:rsidR="00B634E6" w:rsidRPr="00EA700F" w:rsidRDefault="00B634E6" w:rsidP="00B55332">
      <w:pPr>
        <w:jc w:val="both"/>
      </w:pPr>
      <w:r w:rsidRPr="00EA700F">
        <w:rPr>
          <w:i/>
        </w:rPr>
        <w:lastRenderedPageBreak/>
        <w:t>Confirmation of hydrological classes</w:t>
      </w:r>
    </w:p>
    <w:p w14:paraId="38660A93" w14:textId="27F04AF4" w:rsidR="00B634E6" w:rsidRPr="00EA700F" w:rsidRDefault="00B634E6" w:rsidP="00B55332">
      <w:pPr>
        <w:jc w:val="both"/>
      </w:pPr>
      <w:r w:rsidRPr="00EA700F">
        <w:t>The three classes of river in this study were significantly different across the chosen hydrological metrics</w:t>
      </w:r>
      <w:r w:rsidR="00F42B80">
        <w:t>. Stable baseflow rivers</w:t>
      </w:r>
      <w:r w:rsidRPr="00EA700F">
        <w:t xml:space="preserve"> were most different from unpredictable intermittent rivers, R</w:t>
      </w:r>
      <w:r w:rsidRPr="00EA700F">
        <w:rPr>
          <w:vertAlign w:val="superscript"/>
        </w:rPr>
        <w:t>2</w:t>
      </w:r>
      <w:r w:rsidRPr="00EA700F">
        <w:t xml:space="preserve"> = 0.644, and slightly less so from unpredictable baseflow rivers</w:t>
      </w:r>
      <w:r w:rsidR="00F42B80">
        <w:t>,</w:t>
      </w:r>
      <w:r w:rsidRPr="00EA700F">
        <w:t xml:space="preserve"> R</w:t>
      </w:r>
      <w:r w:rsidRPr="00EA700F">
        <w:rPr>
          <w:vertAlign w:val="superscript"/>
        </w:rPr>
        <w:t>2</w:t>
      </w:r>
      <w:r w:rsidRPr="00EA700F">
        <w:t xml:space="preserve"> = 0.617. Unpredictable intermittent and unpredictable baseflow rivers exhibited greater similarity, R</w:t>
      </w:r>
      <w:r w:rsidRPr="00EA700F">
        <w:rPr>
          <w:vertAlign w:val="superscript"/>
        </w:rPr>
        <w:t>2</w:t>
      </w:r>
      <w:r w:rsidRPr="00EA700F">
        <w:t xml:space="preserve"> = 0.379.</w:t>
      </w:r>
    </w:p>
    <w:p w14:paraId="3DB081D1" w14:textId="77777777" w:rsidR="00B634E6" w:rsidRPr="00EA700F" w:rsidRDefault="00B634E6" w:rsidP="00B55332">
      <w:pPr>
        <w:jc w:val="both"/>
      </w:pPr>
      <w:r w:rsidRPr="00EA700F">
        <w:rPr>
          <w:i/>
        </w:rPr>
        <w:t>Differences in wood density between hydrological classes</w:t>
      </w:r>
    </w:p>
    <w:p w14:paraId="377115A7" w14:textId="30AD72AD" w:rsidR="00B634E6" w:rsidRPr="00EA700F" w:rsidRDefault="00B634E6" w:rsidP="00B55332">
      <w:pPr>
        <w:jc w:val="both"/>
      </w:pPr>
      <w:r w:rsidRPr="00EA700F">
        <w:t xml:space="preserve">Using abundance weighted site mean values, wood density was found to be significantly different between unpredictable baseflow rivers and stable baseflow rivers. The difference btween unpredictable intermittent rivers and stable baseflow rivers </w:t>
      </w:r>
      <w:r w:rsidR="00F42B80">
        <w:t>approached significance (p</w:t>
      </w:r>
      <w:r w:rsidRPr="00EA700F">
        <w:t xml:space="preserve"> = 0.052), indicating that differences wood density between classes of river tracks differences in hydrology. No significant difference in raw wood density values was found between hydrological classes.</w:t>
      </w:r>
      <w:r w:rsidRPr="00EA700F">
        <w:br/>
      </w:r>
    </w:p>
    <w:p w14:paraId="085882A2" w14:textId="77777777" w:rsidR="00B634E6" w:rsidRPr="00EA700F" w:rsidRDefault="00B634E6" w:rsidP="00B55332">
      <w:pPr>
        <w:keepNext/>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3B8B1E10"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mean.</w:t>
      </w:r>
      <w:r w:rsidR="00F42B80">
        <w:rPr>
          <w:sz w:val="22"/>
          <w:szCs w:val="22"/>
        </w:rPr>
        <w:t xml:space="preserve"> DON’T WORRY MICHELLE, I’ll MAKE A BETTER KEY, AND PROBABLY COMBINE THESE PLOTS. AND GET BETTER RESOLUTION FIGURES TOO.</w:t>
      </w:r>
    </w:p>
    <w:p w14:paraId="5B0D6A4E" w14:textId="77777777" w:rsidR="00B634E6" w:rsidRPr="00EA700F" w:rsidRDefault="00B634E6" w:rsidP="00B55332">
      <w:pPr>
        <w:jc w:val="both"/>
      </w:pPr>
      <w:r w:rsidRPr="00EA700F">
        <w:rPr>
          <w:i/>
        </w:rPr>
        <w:t>How does wood density change over hydrological gradients?</w:t>
      </w:r>
    </w:p>
    <w:p w14:paraId="2CB4062F" w14:textId="07089AA8" w:rsidR="00B634E6" w:rsidRPr="00EA700F" w:rsidRDefault="00B634E6" w:rsidP="00B55332">
      <w:pPr>
        <w:jc w:val="both"/>
      </w:pPr>
      <w:r w:rsidRPr="00EA700F">
        <w:t xml:space="preserve">Significant positive relationships were </w:t>
      </w:r>
      <w:r w:rsidR="00980EC2">
        <w:t>found</w:t>
      </w:r>
      <w:r w:rsidRPr="00EA700F">
        <w:t xml:space="preserve"> between metrics of flood magnitude</w:t>
      </w:r>
      <w:r w:rsidR="00980EC2">
        <w:t xml:space="preserve"> (Fig 3c,e)</w:t>
      </w:r>
      <w:r w:rsidRPr="00EA700F">
        <w:t xml:space="preserve"> and abundance weighted site mean wood density, but not flooding frequency. Interannual variability</w:t>
      </w:r>
      <w:r w:rsidR="00980EC2">
        <w:t xml:space="preserve"> (Fig 3d)</w:t>
      </w:r>
      <w:r w:rsidRPr="00EA700F">
        <w:t xml:space="preserve"> in flood magnitude did not show a significant relationship with wood density after Benjamini-Hochberg adjustment, although a trend is apparent. Removing the Snowy Creek site as an outlier, due to its high mean wood density (0.66 g/cm</w:t>
      </w:r>
      <w:r w:rsidRPr="00EA700F">
        <w:rPr>
          <w:vertAlign w:val="superscript"/>
        </w:rPr>
        <w:t>3</w:t>
      </w:r>
      <w:r w:rsidRPr="00EA700F">
        <w:t>) relative to other stable winter baseflow sites, produces a tight relationship (R</w:t>
      </w:r>
      <w:r w:rsidRPr="00EA700F">
        <w:rPr>
          <w:vertAlign w:val="superscript"/>
        </w:rPr>
        <w:t>2</w:t>
      </w:r>
      <w:r w:rsidRPr="00EA700F">
        <w:t xml:space="preserve"> = 75.4, p &gt; 0.001). Variability in flood rise and fall rates</w:t>
      </w:r>
      <w:r w:rsidR="00980EC2">
        <w:t xml:space="preserve"> (Fig3a,b)</w:t>
      </w:r>
      <w:r w:rsidRPr="00EA700F">
        <w:t xml:space="preserve"> were also significant positive predictors of wood density, while mean flood rise and fall rates showed no significant relationship. This </w:t>
      </w:r>
      <w:r w:rsidR="00980EC2">
        <w:t xml:space="preserve">result </w:t>
      </w:r>
      <w:r w:rsidRPr="00EA700F">
        <w:t>indicates that</w:t>
      </w:r>
      <w:r w:rsidR="00980EC2">
        <w:t xml:space="preserve"> large</w:t>
      </w:r>
      <w:r w:rsidRPr="00EA700F">
        <w:t xml:space="preserve"> flow events </w:t>
      </w:r>
      <w:r w:rsidR="00980EC2">
        <w:t xml:space="preserve">not captured by the mean are </w:t>
      </w:r>
      <w:r w:rsidRPr="00EA700F">
        <w:t xml:space="preserve">driving the observed patterns of wood density. </w:t>
      </w:r>
    </w:p>
    <w:p w14:paraId="115DF65E" w14:textId="77777777" w:rsidR="00B634E6" w:rsidRPr="00EA700F" w:rsidRDefault="00B634E6" w:rsidP="00B55332">
      <w:pPr>
        <w:jc w:val="both"/>
      </w:pPr>
    </w:p>
    <w:p w14:paraId="5CC13DF4" w14:textId="77777777" w:rsidR="00B634E6" w:rsidRPr="00EA700F" w:rsidRDefault="00B634E6" w:rsidP="00B55332">
      <w:pPr>
        <w:jc w:val="both"/>
      </w:pPr>
    </w:p>
    <w:p w14:paraId="7C729041" w14:textId="77777777" w:rsidR="00B634E6" w:rsidRPr="00EA700F" w:rsidRDefault="00B634E6" w:rsidP="00B55332">
      <w:pPr>
        <w:jc w:val="both"/>
      </w:pPr>
    </w:p>
    <w:p w14:paraId="59577023" w14:textId="77777777" w:rsidR="00B634E6" w:rsidRPr="00EA700F" w:rsidRDefault="00B634E6" w:rsidP="00B55332">
      <w:pPr>
        <w:jc w:val="both"/>
      </w:pPr>
    </w:p>
    <w:p w14:paraId="0A75E51B" w14:textId="755071D6" w:rsidR="00B634E6" w:rsidRPr="00EA700F" w:rsidRDefault="00B634E6" w:rsidP="00B55332">
      <w:pPr>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0">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B55332">
      <w:pPr>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B55332">
      <w:pPr>
        <w:keepNext/>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11A64863" w:rsidR="00B634E6" w:rsidRPr="00EA700F" w:rsidRDefault="00B634E6" w:rsidP="00B55332">
      <w:pPr>
        <w:pStyle w:val="Caption"/>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r w:rsidR="00D0402B">
        <w:rPr>
          <w:sz w:val="22"/>
          <w:szCs w:val="22"/>
        </w:rPr>
        <w:t xml:space="preserve">interannual </w:t>
      </w:r>
      <w:r w:rsidRPr="00EA700F">
        <w:rPr>
          <w:sz w:val="22"/>
          <w:szCs w:val="22"/>
        </w:rPr>
        <w:t>variability in flood fall rates</w:t>
      </w:r>
      <w:r w:rsidR="006A025A">
        <w:rPr>
          <w:sz w:val="22"/>
          <w:szCs w:val="22"/>
        </w:rPr>
        <w:t xml:space="preserve"> (CVAnnMRateRise)</w:t>
      </w:r>
      <w:r w:rsidRPr="00EA700F">
        <w:rPr>
          <w:sz w:val="22"/>
          <w:szCs w:val="22"/>
        </w:rPr>
        <w:t xml:space="preserve">, b.) </w:t>
      </w:r>
      <w:r w:rsidR="00D0402B">
        <w:rPr>
          <w:sz w:val="22"/>
          <w:szCs w:val="22"/>
        </w:rPr>
        <w:t xml:space="preserve">interannual </w:t>
      </w:r>
      <w:r w:rsidRPr="00EA700F">
        <w:rPr>
          <w:sz w:val="22"/>
          <w:szCs w:val="22"/>
        </w:rPr>
        <w:t>variability in flood rise rate</w:t>
      </w:r>
      <w:r w:rsidR="006A025A">
        <w:rPr>
          <w:sz w:val="22"/>
          <w:szCs w:val="22"/>
        </w:rPr>
        <w:t>s (CVAnnMRateFall)</w:t>
      </w:r>
      <w:r w:rsidRPr="00EA700F">
        <w:rPr>
          <w:sz w:val="22"/>
          <w:szCs w:val="22"/>
        </w:rPr>
        <w:t>, c.) mean high flow magnitude</w:t>
      </w:r>
      <w:r w:rsidR="006A025A">
        <w:rPr>
          <w:sz w:val="22"/>
          <w:szCs w:val="22"/>
        </w:rPr>
        <w:t xml:space="preserve"> (HSPeaknorm)</w:t>
      </w:r>
      <w:r w:rsidRPr="00EA700F">
        <w:rPr>
          <w:sz w:val="22"/>
          <w:szCs w:val="22"/>
        </w:rPr>
        <w:t xml:space="preserve">, d.) </w:t>
      </w:r>
      <w:r w:rsidR="00625ED2">
        <w:rPr>
          <w:sz w:val="22"/>
          <w:szCs w:val="22"/>
        </w:rPr>
        <w:t xml:space="preserve">interannual </w:t>
      </w:r>
      <w:r w:rsidRPr="00EA700F">
        <w:rPr>
          <w:sz w:val="22"/>
          <w:szCs w:val="22"/>
        </w:rPr>
        <w:t>variability in high flow magnitude</w:t>
      </w:r>
      <w:r w:rsidR="006A025A">
        <w:rPr>
          <w:sz w:val="22"/>
          <w:szCs w:val="22"/>
        </w:rPr>
        <w:t xml:space="preserve"> (CVAnnHSPeak)</w:t>
      </w:r>
      <w:r w:rsidRPr="00EA700F">
        <w:rPr>
          <w:sz w:val="22"/>
          <w:szCs w:val="22"/>
        </w:rPr>
        <w:t>, e.) magnitud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
    <w:p w14:paraId="144EB438" w14:textId="77777777" w:rsidR="00B634E6" w:rsidRPr="00EA700F" w:rsidRDefault="00B634E6" w:rsidP="00B55332">
      <w:pPr>
        <w:jc w:val="both"/>
      </w:pPr>
      <w:r w:rsidRPr="00EA700F">
        <w:lastRenderedPageBreak/>
        <w:t xml:space="preserve">We found denser woody tissues were increasingly favoured as water availability became less consistent over daily (as measured by decreasing baseflow index), as well as over seasonal and annual timescales. Wood density increased as patterns of average flow conditions became a.) less uniformly distributed across seasons – (interseasonal uniformity - constancy, C), and b.) less uniformly distributed year to year (inter-annual uniformity, contingency, M). Thus plot mean wood density is maximised when average flows patterns are highly seasonal, but the season with which they are associated is not consistent throughout the record. Wood density was negatively predicted by interannual uniformity (contingency), but not constancy of minimum flows. That is to say, it was not important how strongly minimum flows were associated with particular seasons, but whether the seasonal pattern of flows was the same across years of the record.  </w:t>
      </w:r>
    </w:p>
    <w:p w14:paraId="2A647BD2" w14:textId="77777777" w:rsidR="00B634E6" w:rsidRPr="00EA700F" w:rsidRDefault="00B634E6" w:rsidP="00B55332">
      <w:pPr>
        <w:jc w:val="both"/>
      </w:pPr>
      <w:r w:rsidRPr="00EA700F">
        <w:t xml:space="preserve">A similar relationship was observed for inter-annual but not inter-seasonal uniformity of minimum flows. Mean wood density also increased with increasing interannual variability in baseflow index, pointing to a strong effect from years in which baseflow deviated from the mean. </w:t>
      </w:r>
    </w:p>
    <w:p w14:paraId="6BEEF8F5" w14:textId="77777777" w:rsidR="00B634E6" w:rsidRPr="00EA700F" w:rsidRDefault="00B634E6" w:rsidP="00B55332">
      <w:pPr>
        <w:jc w:val="both"/>
      </w:pPr>
      <w:r w:rsidRPr="00EA700F">
        <w:t xml:space="preserve">Wood density also decreased with mean low spell flow, and with removal of Snowy Creek as an outlier, the mean 7 day minimum flow (for both of which a higher values indicate wetter minimum flow conditions).  Metrics of low flow duration did not significantly predict wood density. </w:t>
      </w:r>
    </w:p>
    <w:p w14:paraId="49D1CEC2" w14:textId="77777777" w:rsidR="00B634E6" w:rsidRPr="00EA700F" w:rsidRDefault="00B634E6" w:rsidP="00B55332">
      <w:pPr>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B55332">
      <w:pPr>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335320">
      <w:pPr>
        <w:keepNext/>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33F837E4" w:rsidR="00B634E6" w:rsidRPr="00EA700F" w:rsidRDefault="00335320" w:rsidP="00335320">
      <w:pPr>
        <w:pStyle w:val="Caption"/>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baseflow index (BFI)</w:t>
      </w:r>
      <w:r w:rsidR="00980EC2" w:rsidRPr="007760E7">
        <w:rPr>
          <w:sz w:val="22"/>
          <w:szCs w:val="22"/>
        </w:rPr>
        <w:t xml:space="preserve">, b.) </w:t>
      </w:r>
      <w:r w:rsidR="00625ED2" w:rsidRPr="007760E7">
        <w:rPr>
          <w:sz w:val="22"/>
          <w:szCs w:val="22"/>
        </w:rPr>
        <w:t>interannual variability in baseflow index (CVAnnBFI)</w:t>
      </w:r>
      <w:r w:rsidR="00980EC2" w:rsidRPr="007760E7">
        <w:rPr>
          <w:sz w:val="22"/>
          <w:szCs w:val="22"/>
        </w:rPr>
        <w:t xml:space="preserve">, c.) </w:t>
      </w:r>
      <w:r w:rsidR="00625ED2" w:rsidRPr="007760E7">
        <w:rPr>
          <w:sz w:val="22"/>
          <w:szCs w:val="22"/>
        </w:rPr>
        <w:t>contingency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r w:rsidR="00625ED2" w:rsidRPr="007760E7">
        <w:rPr>
          <w:sz w:val="22"/>
          <w:szCs w:val="22"/>
        </w:rPr>
        <w:t xml:space="preserve">contingency of monthly mean daily flow </w:t>
      </w:r>
      <w:r w:rsidR="00625ED2" w:rsidRPr="007760E7">
        <w:rPr>
          <w:sz w:val="22"/>
          <w:szCs w:val="22"/>
        </w:rPr>
        <w:t>(</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r w:rsidR="007760E7" w:rsidRPr="007760E7">
        <w:rPr>
          <w:sz w:val="22"/>
          <w:szCs w:val="22"/>
        </w:rPr>
        <w:t xml:space="preserve">contingency of monthly </w:t>
      </w:r>
      <w:r w:rsidR="007760E7">
        <w:rPr>
          <w:sz w:val="22"/>
          <w:szCs w:val="22"/>
        </w:rPr>
        <w:t>minimum</w:t>
      </w:r>
      <w:r w:rsidR="007760E7" w:rsidRPr="007760E7">
        <w:rPr>
          <w:sz w:val="22"/>
          <w:szCs w:val="22"/>
        </w:rPr>
        <w:t xml:space="preserve"> daily flow (</w:t>
      </w:r>
      <w:r w:rsidR="007760E7">
        <w:rPr>
          <w:sz w:val="22"/>
          <w:szCs w:val="22"/>
        </w:rPr>
        <w:t>M_MinM</w:t>
      </w:r>
      <w:r w:rsidR="007760E7" w:rsidRPr="007760E7">
        <w:rPr>
          <w:sz w:val="22"/>
          <w:szCs w:val="22"/>
        </w:rPr>
        <w:t>)</w:t>
      </w:r>
      <w:r w:rsidR="00980EC2" w:rsidRPr="007760E7">
        <w:rPr>
          <w:sz w:val="22"/>
          <w:szCs w:val="22"/>
        </w:rPr>
        <w:t xml:space="preserve">, f.) </w:t>
      </w:r>
      <w:r w:rsidR="007760E7">
        <w:rPr>
          <w:sz w:val="22"/>
          <w:szCs w:val="22"/>
        </w:rPr>
        <w:t>mean low flow magnitude (</w:t>
      </w:r>
      <w:r w:rsidR="00980EC2" w:rsidRPr="007760E7">
        <w:rPr>
          <w:sz w:val="22"/>
          <w:szCs w:val="22"/>
        </w:rPr>
        <w:t>LSPeaknorm</w:t>
      </w:r>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B55332">
            <w:pPr>
              <w:spacing w:after="0" w:line="240"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MRateFallnorm</w:t>
            </w:r>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B55332">
            <w:pPr>
              <w:spacing w:after="0" w:line="240"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B55332">
      <w:pPr>
        <w:pStyle w:val="Caption"/>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CVAnnHSPeak was non-significant initially but a significant relationship became apparent following outlier removal. </w:t>
      </w:r>
    </w:p>
    <w:p w14:paraId="56159FFE" w14:textId="7C319226" w:rsidR="00B634E6" w:rsidRPr="00EA700F" w:rsidRDefault="00B634E6" w:rsidP="00B55332">
      <w:pPr>
        <w:jc w:val="both"/>
      </w:pPr>
      <w:r w:rsidRPr="00EA700F">
        <w:t xml:space="preserve">In summary, we found evidence that mean riparian wood density is positively related to flood magnitude and extremes in flow rise and fall rates, as well as to inconsistency in flow conditions over daily, seasonal and annual timescales. 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Pr="00EA700F">
        <w:t xml:space="preserve">. Compared with upstream reaches within National Parks land, seral scrubs of dense stemmed </w:t>
      </w:r>
      <w:r w:rsidRPr="00EA700F">
        <w:rPr>
          <w:i/>
        </w:rPr>
        <w:t>Leptospermum spp.</w:t>
      </w:r>
      <w:r w:rsidRPr="00EA700F">
        <w:t xml:space="preserve"> were considerably more abundant, which ma</w:t>
      </w:r>
      <w:r w:rsidR="00C83CE4">
        <w:t>y account for this discrepancy.</w:t>
      </w:r>
    </w:p>
    <w:p w14:paraId="16A7BCDA" w14:textId="06A3463F" w:rsidR="00B634E6" w:rsidRPr="00EA700F" w:rsidRDefault="00B634E6" w:rsidP="00B55332">
      <w:pPr>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B55332">
      <w:pPr>
        <w:jc w:val="both"/>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630B93">
            <w:pPr>
              <w:spacing w:after="0" w:line="240"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630B93">
            <w:pPr>
              <w:spacing w:after="0" w:line="240"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630B93">
            <w:pPr>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630B93">
            <w:pPr>
              <w:keepNext/>
              <w:spacing w:after="0" w:line="240"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630B93">
      <w:pPr>
        <w:pStyle w:val="Caption"/>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B55332">
      <w:pPr>
        <w:keepNext/>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B55332">
      <w:pPr>
        <w:pStyle w:val="Caption"/>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Biplot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B55332">
      <w:pPr>
        <w:jc w:val="both"/>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r>
        <w:t xml:space="preserve">interannual </w:t>
      </w:r>
      <w:r w:rsidR="00B634E6" w:rsidRPr="00EA700F">
        <w:t>high baseflow variability and high intensity flooding sit at the negative end. Stable baseflow rivers exhibit lower site mean wood density, and are clustered at the ‘mild’ positive end of the PC1 gradient. Unpredictable baseflow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B55332">
      <w:pPr>
        <w:tabs>
          <w:tab w:val="left" w:pos="3456"/>
        </w:tabs>
        <w:jc w:val="both"/>
      </w:pPr>
    </w:p>
    <w:p w14:paraId="4E95C12D" w14:textId="77777777" w:rsidR="00650D8B" w:rsidRPr="00EA700F" w:rsidRDefault="00650D8B" w:rsidP="00B55332">
      <w:pPr>
        <w:tabs>
          <w:tab w:val="left" w:pos="3456"/>
        </w:tabs>
        <w:jc w:val="both"/>
      </w:pPr>
    </w:p>
    <w:p w14:paraId="14E2F9E4" w14:textId="77777777" w:rsidR="00650D8B" w:rsidRPr="00EA700F" w:rsidRDefault="00650D8B" w:rsidP="00B55332">
      <w:pPr>
        <w:tabs>
          <w:tab w:val="left" w:pos="3456"/>
        </w:tabs>
        <w:jc w:val="both"/>
      </w:pPr>
    </w:p>
    <w:p w14:paraId="6D8C8956" w14:textId="77777777" w:rsidR="00650D8B" w:rsidRPr="00EA700F" w:rsidRDefault="00650D8B" w:rsidP="00B55332">
      <w:pPr>
        <w:tabs>
          <w:tab w:val="left" w:pos="3456"/>
        </w:tabs>
        <w:jc w:val="both"/>
      </w:pPr>
    </w:p>
    <w:p w14:paraId="2FC25891" w14:textId="77777777" w:rsidR="00650D8B" w:rsidRPr="00EA700F" w:rsidRDefault="00650D8B" w:rsidP="00B55332">
      <w:pPr>
        <w:tabs>
          <w:tab w:val="left" w:pos="3456"/>
        </w:tabs>
        <w:jc w:val="both"/>
      </w:pPr>
    </w:p>
    <w:p w14:paraId="10D03204" w14:textId="77777777" w:rsidR="00650D8B" w:rsidRPr="00EA700F" w:rsidRDefault="00650D8B" w:rsidP="00B55332">
      <w:pPr>
        <w:tabs>
          <w:tab w:val="left" w:pos="3456"/>
        </w:tabs>
        <w:jc w:val="both"/>
      </w:pPr>
    </w:p>
    <w:p w14:paraId="01AEC971" w14:textId="77777777" w:rsidR="00650D8B" w:rsidRPr="00EA700F" w:rsidRDefault="00650D8B" w:rsidP="00B55332">
      <w:pPr>
        <w:tabs>
          <w:tab w:val="left" w:pos="3456"/>
        </w:tabs>
        <w:jc w:val="both"/>
      </w:pPr>
    </w:p>
    <w:p w14:paraId="0E34A698" w14:textId="77777777" w:rsidR="00650D8B" w:rsidRPr="00EA700F" w:rsidRDefault="00650D8B" w:rsidP="00B55332">
      <w:pPr>
        <w:tabs>
          <w:tab w:val="left" w:pos="3456"/>
        </w:tabs>
        <w:jc w:val="both"/>
      </w:pPr>
    </w:p>
    <w:p w14:paraId="1DB8C7C6" w14:textId="77777777" w:rsidR="00650D8B" w:rsidRPr="00EA700F" w:rsidRDefault="00650D8B" w:rsidP="00B55332">
      <w:pPr>
        <w:tabs>
          <w:tab w:val="left" w:pos="3456"/>
        </w:tabs>
        <w:jc w:val="both"/>
      </w:pPr>
    </w:p>
    <w:p w14:paraId="45AF2719" w14:textId="77777777" w:rsidR="00650D8B" w:rsidRPr="00EA700F" w:rsidRDefault="00650D8B" w:rsidP="00B55332">
      <w:pPr>
        <w:tabs>
          <w:tab w:val="left" w:pos="3456"/>
        </w:tabs>
        <w:jc w:val="both"/>
      </w:pPr>
    </w:p>
    <w:p w14:paraId="3A711B0F" w14:textId="637B260F" w:rsidR="00B634E6" w:rsidRPr="00EA700F" w:rsidRDefault="00650D8B" w:rsidP="00B55332">
      <w:pPr>
        <w:jc w:val="both"/>
        <w:rPr>
          <w:b/>
        </w:rPr>
      </w:pPr>
      <w:r w:rsidRPr="00EA700F">
        <w:rPr>
          <w:b/>
        </w:rPr>
        <w:lastRenderedPageBreak/>
        <w:t>Discussion</w:t>
      </w:r>
    </w:p>
    <w:p w14:paraId="2027DE66" w14:textId="12D5FDAC" w:rsidR="00B634E6" w:rsidRPr="00EA700F" w:rsidRDefault="006B1A67" w:rsidP="00B55332">
      <w:pPr>
        <w:jc w:val="both"/>
      </w:pPr>
      <w:r>
        <w:t>T</w:t>
      </w:r>
      <w:r w:rsidR="00B634E6" w:rsidRPr="00EA700F">
        <w:t xml:space="preserve">hese results lend credibility to broad-scale ecohydrological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B55332">
      <w:pPr>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Mangel 1999, Telewski 1995). </w:t>
      </w:r>
    </w:p>
    <w:p w14:paraId="708FF768" w14:textId="77777777" w:rsidR="00B634E6" w:rsidRPr="00EA700F" w:rsidRDefault="00B634E6" w:rsidP="00B55332">
      <w:pPr>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1B23B770" w:rsidR="00B634E6" w:rsidRPr="00EA700F" w:rsidRDefault="00B634E6" w:rsidP="00B55332">
      <w:pPr>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3D3B35EC" w:rsidR="00B634E6" w:rsidRPr="00EA700F" w:rsidRDefault="00B634E6" w:rsidP="00B55332">
      <w:pPr>
        <w:jc w:val="both"/>
      </w:pPr>
      <w:r w:rsidRPr="00EA700F">
        <w:t>A more compelling rationale for our findings is that riparian woody plants are again overcompensating for the possibility of rar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Valladares et al. 2007). Traits associated with conservative resource use and better recovery following periods of extreme stress actually confer as much or greater fitness than traits associated with tolerating the event itself, such as thermotolerance</w:t>
      </w:r>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B55332">
      <w:pPr>
        <w:jc w:val="both"/>
      </w:pPr>
      <w:r w:rsidRPr="00EA700F">
        <w:t xml:space="preserve">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w:t>
      </w:r>
      <w:r w:rsidRPr="00EA700F">
        <w:lastRenderedPageBreak/>
        <w:t>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d, Fig 4a,b,d</w:t>
      </w:r>
      <w:r w:rsidRPr="00EA700F">
        <w:t xml:space="preserve">). </w:t>
      </w:r>
    </w:p>
    <w:p w14:paraId="6C33C315" w14:textId="57496E15" w:rsidR="00B634E6" w:rsidRPr="00EA700F" w:rsidRDefault="00B634E6" w:rsidP="00B55332">
      <w:pPr>
        <w:jc w:val="both"/>
      </w:pPr>
      <w:r w:rsidRPr="00EA700F">
        <w:t xml:space="preserve">Another further for coping with harsh conditions is possible. Some species also have the ability to radically change their wood density throughout their life history. </w:t>
      </w:r>
      <w:r w:rsidRPr="00EA700F">
        <w:rPr>
          <w:i/>
        </w:rPr>
        <w:t>Casuarina cunnhinghamiana</w:t>
      </w:r>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B55332">
      <w:pPr>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42DF420E" w14:textId="61EE5D58" w:rsidR="00B634E6" w:rsidRPr="00EA700F" w:rsidRDefault="00B634E6" w:rsidP="00B55332">
      <w:pPr>
        <w:jc w:val="both"/>
      </w:pPr>
      <w:r w:rsidRPr="00EA700F">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continent, and an increase in intensity of droughts.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hydroclimatology</w:t>
      </w:r>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ecohydrology can give insight into the changing ecology of riparian plant communities.  </w:t>
      </w:r>
    </w:p>
    <w:p w14:paraId="39552D30" w14:textId="02D3C8FF" w:rsidR="00B634E6" w:rsidRPr="00EA700F" w:rsidRDefault="00B634E6" w:rsidP="00B55332">
      <w:pPr>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B55332">
      <w:pPr>
        <w:jc w:val="both"/>
      </w:pPr>
    </w:p>
    <w:p w14:paraId="56AC6DCA" w14:textId="77777777" w:rsidR="007137EA" w:rsidRPr="00EA700F" w:rsidRDefault="007137EA" w:rsidP="00B55332">
      <w:pPr>
        <w:jc w:val="both"/>
      </w:pPr>
    </w:p>
    <w:p w14:paraId="404EE54B" w14:textId="77777777" w:rsidR="007137EA" w:rsidRPr="00EA700F" w:rsidRDefault="007137EA" w:rsidP="00B55332">
      <w:pPr>
        <w:jc w:val="both"/>
      </w:pPr>
    </w:p>
    <w:p w14:paraId="7A8AE9BC" w14:textId="4B4B20E6" w:rsidR="007137EA" w:rsidRPr="00EA700F" w:rsidRDefault="007137EA" w:rsidP="00B55332">
      <w:pPr>
        <w:jc w:val="both"/>
        <w:rPr>
          <w:b/>
        </w:rPr>
      </w:pPr>
      <w:r w:rsidRPr="00EA700F">
        <w:rPr>
          <w:b/>
        </w:rPr>
        <w:lastRenderedPageBreak/>
        <w:t>References</w:t>
      </w:r>
    </w:p>
    <w:p w14:paraId="11A99488" w14:textId="3BB85F46" w:rsidR="00ED02F3" w:rsidRPr="00ED02F3" w:rsidRDefault="007137EA">
      <w:pPr>
        <w:pStyle w:val="NormalWeb"/>
        <w:ind w:left="480" w:hanging="480"/>
        <w:divId w:val="1853950378"/>
        <w:rPr>
          <w:rFonts w:ascii="Calibri" w:hAnsi="Calibri"/>
          <w:noProof/>
          <w:sz w:val="22"/>
        </w:rPr>
      </w:pPr>
      <w:r w:rsidRPr="00EA700F">
        <w:rPr>
          <w:rFonts w:asciiTheme="minorHAnsi" w:hAnsiTheme="minorHAnsi"/>
          <w:b/>
          <w:sz w:val="22"/>
          <w:szCs w:val="22"/>
        </w:rPr>
        <w:fldChar w:fldCharType="begin" w:fldLock="1"/>
      </w:r>
      <w:r w:rsidRPr="00EA700F">
        <w:rPr>
          <w:rFonts w:asciiTheme="minorHAnsi" w:hAnsiTheme="minorHAnsi"/>
          <w:b/>
          <w:sz w:val="22"/>
          <w:szCs w:val="22"/>
        </w:rPr>
        <w:instrText xml:space="preserve">ADDIN Mendeley Bibliography CSL_BIBLIOGRAPHY </w:instrText>
      </w:r>
      <w:r w:rsidRPr="00EA700F">
        <w:rPr>
          <w:rFonts w:asciiTheme="minorHAnsi" w:hAnsiTheme="minorHAnsi"/>
          <w:b/>
          <w:sz w:val="22"/>
          <w:szCs w:val="22"/>
        </w:rPr>
        <w:fldChar w:fldCharType="separate"/>
      </w:r>
      <w:r w:rsidR="00ED02F3" w:rsidRPr="00ED02F3">
        <w:rPr>
          <w:rFonts w:ascii="Calibri" w:hAnsi="Calibri"/>
          <w:noProof/>
          <w:sz w:val="22"/>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Augspurger, C. K., &amp; Kelly, C. K. (1984). Pathogen mortality of tropical tree seedlings: experimental studies of the effects of dispersal distance, seedling density, and light conditions. </w:t>
      </w:r>
      <w:r w:rsidRPr="00ED02F3">
        <w:rPr>
          <w:rFonts w:ascii="Calibri" w:hAnsi="Calibri"/>
          <w:i/>
          <w:iCs/>
          <w:noProof/>
          <w:sz w:val="22"/>
        </w:rPr>
        <w:t>Oecologia</w:t>
      </w:r>
      <w:r w:rsidRPr="00ED02F3">
        <w:rPr>
          <w:rFonts w:ascii="Calibri" w:hAnsi="Calibri"/>
          <w:noProof/>
          <w:sz w:val="22"/>
        </w:rPr>
        <w:t xml:space="preserve">, </w:t>
      </w:r>
      <w:r w:rsidRPr="00ED02F3">
        <w:rPr>
          <w:rFonts w:ascii="Calibri" w:hAnsi="Calibri"/>
          <w:i/>
          <w:iCs/>
          <w:noProof/>
          <w:sz w:val="22"/>
        </w:rPr>
        <w:t>61</w:t>
      </w:r>
      <w:r w:rsidRPr="00ED02F3">
        <w:rPr>
          <w:rFonts w:ascii="Calibri" w:hAnsi="Calibri"/>
          <w:noProof/>
          <w:sz w:val="22"/>
        </w:rPr>
        <w:t>(2), 211–217. doi:10.1007/BF00396763</w:t>
      </w:r>
    </w:p>
    <w:p w14:paraId="5D013759"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Australian State of the Environment Committee. (2011). Australian State of the Environment Report - Inland Waters.</w:t>
      </w:r>
    </w:p>
    <w:p w14:paraId="12B5387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atford, J. a., Naiman, R. J., Chambers, L. E., Roberts, J., Douglas, M., &amp; Davies, P. (2012). Predicting Novel Riparian Ecosystems in a Changing Climate. </w:t>
      </w:r>
      <w:r w:rsidRPr="00ED02F3">
        <w:rPr>
          <w:rFonts w:ascii="Calibri" w:hAnsi="Calibri"/>
          <w:i/>
          <w:iCs/>
          <w:noProof/>
          <w:sz w:val="22"/>
        </w:rPr>
        <w:t>Ecosystems</w:t>
      </w:r>
      <w:r w:rsidRPr="00ED02F3">
        <w:rPr>
          <w:rFonts w:ascii="Calibri" w:hAnsi="Calibri"/>
          <w:noProof/>
          <w:sz w:val="22"/>
        </w:rPr>
        <w:t xml:space="preserve">, </w:t>
      </w:r>
      <w:r w:rsidRPr="00ED02F3">
        <w:rPr>
          <w:rFonts w:ascii="Calibri" w:hAnsi="Calibri"/>
          <w:i/>
          <w:iCs/>
          <w:noProof/>
          <w:sz w:val="22"/>
        </w:rPr>
        <w:t>June</w:t>
      </w:r>
      <w:r w:rsidRPr="00ED02F3">
        <w:rPr>
          <w:rFonts w:ascii="Calibri" w:hAnsi="Calibri"/>
          <w:noProof/>
          <w:sz w:val="22"/>
        </w:rPr>
        <w:t>, 1–19. doi:10.1007/s10021-012-9566-7</w:t>
      </w:r>
    </w:p>
    <w:p w14:paraId="4D42D1C4"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have, J., Coomes, D., Jansen, S., Lewis, S. L., Swenson, N. G., &amp; Amy, E. (2009). Towards a worldwide wood economics spectrum. </w:t>
      </w:r>
      <w:r w:rsidRPr="00ED02F3">
        <w:rPr>
          <w:rFonts w:ascii="Calibri" w:hAnsi="Calibri"/>
          <w:i/>
          <w:iCs/>
          <w:noProof/>
          <w:sz w:val="22"/>
        </w:rPr>
        <w:t>Ecology Letters</w:t>
      </w:r>
      <w:r w:rsidRPr="00ED02F3">
        <w:rPr>
          <w:rFonts w:ascii="Calibri" w:hAnsi="Calibri"/>
          <w:noProof/>
          <w:sz w:val="22"/>
        </w:rPr>
        <w:t xml:space="preserve">, </w:t>
      </w:r>
      <w:r w:rsidRPr="00ED02F3">
        <w:rPr>
          <w:rFonts w:ascii="Calibri" w:hAnsi="Calibri"/>
          <w:i/>
          <w:iCs/>
          <w:noProof/>
          <w:sz w:val="22"/>
        </w:rPr>
        <w:t>12</w:t>
      </w:r>
      <w:r w:rsidRPr="00ED02F3">
        <w:rPr>
          <w:rFonts w:ascii="Calibri" w:hAnsi="Calibri"/>
          <w:noProof/>
          <w:sz w:val="22"/>
        </w:rPr>
        <w:t>(4), 351–366. doi:10.1111/j.1461-0248.2009.01285.x</w:t>
      </w:r>
    </w:p>
    <w:p w14:paraId="17762512"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oley, P. (1983). Herbivory and defensive characteristics of tree species in a lowland tropical forest. </w:t>
      </w:r>
      <w:r w:rsidRPr="00ED02F3">
        <w:rPr>
          <w:rFonts w:ascii="Calibri" w:hAnsi="Calibri"/>
          <w:i/>
          <w:iCs/>
          <w:noProof/>
          <w:sz w:val="22"/>
        </w:rPr>
        <w:t>Ecological Monographs</w:t>
      </w:r>
      <w:r w:rsidRPr="00ED02F3">
        <w:rPr>
          <w:rFonts w:ascii="Calibri" w:hAnsi="Calibri"/>
          <w:noProof/>
          <w:sz w:val="22"/>
        </w:rPr>
        <w:t xml:space="preserve">, </w:t>
      </w:r>
      <w:r w:rsidRPr="00ED02F3">
        <w:rPr>
          <w:rFonts w:ascii="Calibri" w:hAnsi="Calibri"/>
          <w:i/>
          <w:iCs/>
          <w:noProof/>
          <w:sz w:val="22"/>
        </w:rPr>
        <w:t>53</w:t>
      </w:r>
      <w:r w:rsidRPr="00ED02F3">
        <w:rPr>
          <w:rFonts w:ascii="Calibri" w:hAnsi="Calibri"/>
          <w:noProof/>
          <w:sz w:val="22"/>
        </w:rPr>
        <w:t>(2). Retrieved from http://www.esajournals.org/doi/abs/10.2307/1942495</w:t>
      </w:r>
    </w:p>
    <w:p w14:paraId="2A78E75A"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orenblit, D., Steiger, J., Gurnell, A. M., Tabacchi, E., &amp; Roques, L. (2009). Control of sediment dynamics by vegetation as a key function driving biogeomorphic succession within fluvial corridors. </w:t>
      </w:r>
      <w:r w:rsidRPr="00ED02F3">
        <w:rPr>
          <w:rFonts w:ascii="Calibri" w:hAnsi="Calibri"/>
          <w:i/>
          <w:iCs/>
          <w:noProof/>
          <w:sz w:val="22"/>
        </w:rPr>
        <w:t>Earth Surface Processes and Landforms</w:t>
      </w:r>
      <w:r w:rsidRPr="00ED02F3">
        <w:rPr>
          <w:rFonts w:ascii="Calibri" w:hAnsi="Calibri"/>
          <w:noProof/>
          <w:sz w:val="22"/>
        </w:rPr>
        <w:t xml:space="preserve">, </w:t>
      </w:r>
      <w:r w:rsidRPr="00ED02F3">
        <w:rPr>
          <w:rFonts w:ascii="Calibri" w:hAnsi="Calibri"/>
          <w:i/>
          <w:iCs/>
          <w:noProof/>
          <w:sz w:val="22"/>
        </w:rPr>
        <w:t>1810</w:t>
      </w:r>
      <w:r w:rsidRPr="00ED02F3">
        <w:rPr>
          <w:rFonts w:ascii="Calibri" w:hAnsi="Calibri"/>
          <w:noProof/>
          <w:sz w:val="22"/>
        </w:rPr>
        <w:t>, 1790–1810. doi:10.1002/esp</w:t>
      </w:r>
    </w:p>
    <w:p w14:paraId="7B5029EE"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ornelissen, J. H. C. A., Lavorel, S. B., Garnier, E. B., Díaz, S. C., Buchmann, N. D., Gurvich, D. E. C., … Poorter, H. I. (2003). A handbook of protocols for standardised and easy measurement of plant functional traits worldwide. </w:t>
      </w:r>
      <w:r w:rsidRPr="00ED02F3">
        <w:rPr>
          <w:rFonts w:ascii="Calibri" w:hAnsi="Calibri"/>
          <w:i/>
          <w:iCs/>
          <w:noProof/>
          <w:sz w:val="22"/>
        </w:rPr>
        <w:t>Australian Journal of Botany</w:t>
      </w:r>
      <w:r w:rsidRPr="00ED02F3">
        <w:rPr>
          <w:rFonts w:ascii="Calibri" w:hAnsi="Calibri"/>
          <w:noProof/>
          <w:sz w:val="22"/>
        </w:rPr>
        <w:t xml:space="preserve">, </w:t>
      </w:r>
      <w:r w:rsidRPr="00ED02F3">
        <w:rPr>
          <w:rFonts w:ascii="Calibri" w:hAnsi="Calibri"/>
          <w:i/>
          <w:iCs/>
          <w:noProof/>
          <w:sz w:val="22"/>
        </w:rPr>
        <w:t>51</w:t>
      </w:r>
      <w:r w:rsidRPr="00ED02F3">
        <w:rPr>
          <w:rFonts w:ascii="Calibri" w:hAnsi="Calibri"/>
          <w:noProof/>
          <w:sz w:val="22"/>
        </w:rPr>
        <w:t>(4), 335–380.</w:t>
      </w:r>
    </w:p>
    <w:p w14:paraId="4D657F2E"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Curran, T. J., Gersbach, L. N., Edwards, W., &amp; Krockenberger, A. K. (2008). Wood density predicts plant damage and vegetative recovery rates caused by cyclone disturbance in tropical rainforest tree species of North Queensland, Australia. </w:t>
      </w:r>
      <w:r w:rsidRPr="00ED02F3">
        <w:rPr>
          <w:rFonts w:ascii="Calibri" w:hAnsi="Calibri"/>
          <w:i/>
          <w:iCs/>
          <w:noProof/>
          <w:sz w:val="22"/>
        </w:rPr>
        <w:t>Austral Ecology</w:t>
      </w:r>
      <w:r w:rsidRPr="00ED02F3">
        <w:rPr>
          <w:rFonts w:ascii="Calibri" w:hAnsi="Calibri"/>
          <w:noProof/>
          <w:sz w:val="22"/>
        </w:rPr>
        <w:t xml:space="preserve">, </w:t>
      </w:r>
      <w:r w:rsidRPr="00ED02F3">
        <w:rPr>
          <w:rFonts w:ascii="Calibri" w:hAnsi="Calibri"/>
          <w:i/>
          <w:iCs/>
          <w:noProof/>
          <w:sz w:val="22"/>
        </w:rPr>
        <w:t>33</w:t>
      </w:r>
      <w:r w:rsidRPr="00ED02F3">
        <w:rPr>
          <w:rFonts w:ascii="Calibri" w:hAnsi="Calibri"/>
          <w:noProof/>
          <w:sz w:val="22"/>
        </w:rPr>
        <w:t>(4), 442–450. doi:10.1111/j.1442-9993.2008.01899.x</w:t>
      </w:r>
    </w:p>
    <w:p w14:paraId="49CCDAF5"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Falster, D. S. (2006). Sapling strength and safety: the importance of wood density in tropical forests. </w:t>
      </w:r>
      <w:r w:rsidRPr="00ED02F3">
        <w:rPr>
          <w:rFonts w:ascii="Calibri" w:hAnsi="Calibri"/>
          <w:i/>
          <w:iCs/>
          <w:noProof/>
          <w:sz w:val="22"/>
        </w:rPr>
        <w:t>The New Phytologist</w:t>
      </w:r>
      <w:r w:rsidRPr="00ED02F3">
        <w:rPr>
          <w:rFonts w:ascii="Calibri" w:hAnsi="Calibri"/>
          <w:noProof/>
          <w:sz w:val="22"/>
        </w:rPr>
        <w:t xml:space="preserve">, </w:t>
      </w:r>
      <w:r w:rsidRPr="00ED02F3">
        <w:rPr>
          <w:rFonts w:ascii="Calibri" w:hAnsi="Calibri"/>
          <w:i/>
          <w:iCs/>
          <w:noProof/>
          <w:sz w:val="22"/>
        </w:rPr>
        <w:t>171</w:t>
      </w:r>
      <w:r w:rsidRPr="00ED02F3">
        <w:rPr>
          <w:rFonts w:ascii="Calibri" w:hAnsi="Calibri"/>
          <w:noProof/>
          <w:sz w:val="22"/>
        </w:rPr>
        <w:t>(2), 237–9. doi:10.1111/j.1469-8137.2006.01809.x</w:t>
      </w:r>
    </w:p>
    <w:p w14:paraId="52F8BB4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Falster, D., &amp; Westoby, M. (2005). Alternative height strategies among 45 dicot rain forest species from tropical Queensland, Australia. </w:t>
      </w:r>
      <w:r w:rsidRPr="00ED02F3">
        <w:rPr>
          <w:rFonts w:ascii="Calibri" w:hAnsi="Calibri"/>
          <w:i/>
          <w:iCs/>
          <w:noProof/>
          <w:sz w:val="22"/>
        </w:rPr>
        <w:t>Journal of Ecology</w:t>
      </w:r>
      <w:r w:rsidRPr="00ED02F3">
        <w:rPr>
          <w:rFonts w:ascii="Calibri" w:hAnsi="Calibri"/>
          <w:noProof/>
          <w:sz w:val="22"/>
        </w:rPr>
        <w:t xml:space="preserve">, </w:t>
      </w:r>
      <w:r w:rsidRPr="00ED02F3">
        <w:rPr>
          <w:rFonts w:ascii="Calibri" w:hAnsi="Calibri"/>
          <w:i/>
          <w:iCs/>
          <w:noProof/>
          <w:sz w:val="22"/>
        </w:rPr>
        <w:t>93</w:t>
      </w:r>
      <w:r w:rsidRPr="00ED02F3">
        <w:rPr>
          <w:rFonts w:ascii="Calibri" w:hAnsi="Calibri"/>
          <w:noProof/>
          <w:sz w:val="22"/>
        </w:rPr>
        <w:t>, 521–535. doi:10.1111/j.1365-2745.2005.00992.x</w:t>
      </w:r>
    </w:p>
    <w:p w14:paraId="2B355734"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Gutschick, V. P., &amp; BassiriRad, H. (2003). Extreme events as shaping physiology, ecology, and evolution of plants: toward a unified definition and evaluation of their consequences. </w:t>
      </w:r>
      <w:r w:rsidRPr="00ED02F3">
        <w:rPr>
          <w:rFonts w:ascii="Calibri" w:hAnsi="Calibri"/>
          <w:i/>
          <w:iCs/>
          <w:noProof/>
          <w:sz w:val="22"/>
        </w:rPr>
        <w:t>New Phytologist</w:t>
      </w:r>
      <w:r w:rsidRPr="00ED02F3">
        <w:rPr>
          <w:rFonts w:ascii="Calibri" w:hAnsi="Calibri"/>
          <w:noProof/>
          <w:sz w:val="22"/>
        </w:rPr>
        <w:t xml:space="preserve">, </w:t>
      </w:r>
      <w:r w:rsidRPr="00ED02F3">
        <w:rPr>
          <w:rFonts w:ascii="Calibri" w:hAnsi="Calibri"/>
          <w:i/>
          <w:iCs/>
          <w:noProof/>
          <w:sz w:val="22"/>
        </w:rPr>
        <w:t>160</w:t>
      </w:r>
      <w:r w:rsidRPr="00ED02F3">
        <w:rPr>
          <w:rFonts w:ascii="Calibri" w:hAnsi="Calibri"/>
          <w:noProof/>
          <w:sz w:val="22"/>
        </w:rPr>
        <w:t>(1), 21–42. doi:10.1046/j.1469-8137.2003.00866.x</w:t>
      </w:r>
    </w:p>
    <w:p w14:paraId="385F3983"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lastRenderedPageBreak/>
        <w:t xml:space="preserve">Hacke, U. G., Sperry, J. S., Pockman, W. T., Davis, S. D., &amp; McCulloh, K. a. (2001). Trends in wood density and structure are linked to prevention of xylem implosion by negative pressure. </w:t>
      </w:r>
      <w:r w:rsidRPr="00ED02F3">
        <w:rPr>
          <w:rFonts w:ascii="Calibri" w:hAnsi="Calibri"/>
          <w:i/>
          <w:iCs/>
          <w:noProof/>
          <w:sz w:val="22"/>
        </w:rPr>
        <w:t>Oecologia</w:t>
      </w:r>
      <w:r w:rsidRPr="00ED02F3">
        <w:rPr>
          <w:rFonts w:ascii="Calibri" w:hAnsi="Calibri"/>
          <w:noProof/>
          <w:sz w:val="22"/>
        </w:rPr>
        <w:t xml:space="preserve">, </w:t>
      </w:r>
      <w:r w:rsidRPr="00ED02F3">
        <w:rPr>
          <w:rFonts w:ascii="Calibri" w:hAnsi="Calibri"/>
          <w:i/>
          <w:iCs/>
          <w:noProof/>
          <w:sz w:val="22"/>
        </w:rPr>
        <w:t>126</w:t>
      </w:r>
      <w:r w:rsidRPr="00ED02F3">
        <w:rPr>
          <w:rFonts w:ascii="Calibri" w:hAnsi="Calibri"/>
          <w:noProof/>
          <w:sz w:val="22"/>
        </w:rPr>
        <w:t>(4), 457–461. doi:10.1007/s004420100628</w:t>
      </w:r>
    </w:p>
    <w:p w14:paraId="382E2557"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Hennessy, K., Fawcett, R., Kirono, D., Mpelasoka, M., Jones, D., Bathols, J., … Plummer, N. (2008). </w:t>
      </w:r>
      <w:r w:rsidRPr="00ED02F3">
        <w:rPr>
          <w:rFonts w:ascii="Calibri" w:hAnsi="Calibri"/>
          <w:i/>
          <w:iCs/>
          <w:noProof/>
          <w:sz w:val="22"/>
        </w:rPr>
        <w:t>An assessment of the impact of climate change on the nature and frequency of exceptional climatic events</w:t>
      </w:r>
      <w:r w:rsidRPr="00ED02F3">
        <w:rPr>
          <w:rFonts w:ascii="Calibri" w:hAnsi="Calibri"/>
          <w:noProof/>
          <w:sz w:val="22"/>
        </w:rPr>
        <w:t>. Department of Agriculture, Fisheries and Forestry, 2008. Retrieved from http://www.oisaweb.es/documents/10148/30643/Impact+of+climate+change+on+the+nature+of+excepcional+climatic+events.pdf</w:t>
      </w:r>
    </w:p>
    <w:p w14:paraId="5D5B50C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Hennessy, K., Fitzharris, B., Bates, B. C., Harvey, N., SM, H., L, H., … Warrick, R. (2007). </w:t>
      </w:r>
      <w:r w:rsidRPr="00ED02F3">
        <w:rPr>
          <w:rFonts w:ascii="Calibri" w:hAnsi="Calibri"/>
          <w:i/>
          <w:iCs/>
          <w:noProof/>
          <w:sz w:val="22"/>
        </w:rPr>
        <w:t>Climate Change 2007: Impacts, Adaptation and Vulnerability. Contribution of Working Group II to the Fourth Assessment Report of the Intergovernmental Panel on Climate Change</w:t>
      </w:r>
      <w:r w:rsidRPr="00ED02F3">
        <w:rPr>
          <w:rFonts w:ascii="Calibri" w:hAnsi="Calibri"/>
          <w:noProof/>
          <w:sz w:val="22"/>
        </w:rPr>
        <w:t>. (M. . Parry, O. . Canziani, J. . Palutikof, P. . van der Linden, &amp; C. . Hanson, Eds.) (pp. 507–540). Cambridge: Cambridge University Press.</w:t>
      </w:r>
    </w:p>
    <w:p w14:paraId="1336916D"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Jacobsen, A., &amp; Ewers, F. (2005). Do xylem fibers affect vessel cavitation resistance? </w:t>
      </w:r>
      <w:r w:rsidRPr="00ED02F3">
        <w:rPr>
          <w:rFonts w:ascii="Calibri" w:hAnsi="Calibri"/>
          <w:i/>
          <w:iCs/>
          <w:noProof/>
          <w:sz w:val="22"/>
        </w:rPr>
        <w:t>Plant Physiology</w:t>
      </w:r>
      <w:r w:rsidRPr="00ED02F3">
        <w:rPr>
          <w:rFonts w:ascii="Calibri" w:hAnsi="Calibri"/>
          <w:noProof/>
          <w:sz w:val="22"/>
        </w:rPr>
        <w:t xml:space="preserve">, </w:t>
      </w:r>
      <w:r w:rsidRPr="00ED02F3">
        <w:rPr>
          <w:rFonts w:ascii="Calibri" w:hAnsi="Calibri"/>
          <w:i/>
          <w:iCs/>
          <w:noProof/>
          <w:sz w:val="22"/>
        </w:rPr>
        <w:t>139</w:t>
      </w:r>
      <w:r w:rsidRPr="00ED02F3">
        <w:rPr>
          <w:rFonts w:ascii="Calibri" w:hAnsi="Calibri"/>
          <w:noProof/>
          <w:sz w:val="22"/>
        </w:rPr>
        <w:t>(September), 546–556. doi:10.1104/pp.104.058404.result</w:t>
      </w:r>
    </w:p>
    <w:p w14:paraId="2F75BFBE"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D02F3">
        <w:rPr>
          <w:rFonts w:ascii="Calibri" w:hAnsi="Calibri"/>
          <w:i/>
          <w:iCs/>
          <w:noProof/>
          <w:sz w:val="22"/>
        </w:rPr>
        <w:t>Journal of Ecology</w:t>
      </w:r>
      <w:r w:rsidRPr="00ED02F3">
        <w:rPr>
          <w:rFonts w:ascii="Calibri" w:hAnsi="Calibri"/>
          <w:noProof/>
          <w:sz w:val="22"/>
        </w:rPr>
        <w:t xml:space="preserve">, </w:t>
      </w:r>
      <w:r w:rsidRPr="00ED02F3">
        <w:rPr>
          <w:rFonts w:ascii="Calibri" w:hAnsi="Calibri"/>
          <w:i/>
          <w:iCs/>
          <w:noProof/>
          <w:sz w:val="22"/>
        </w:rPr>
        <w:t>95</w:t>
      </w:r>
      <w:r w:rsidRPr="00ED02F3">
        <w:rPr>
          <w:rFonts w:ascii="Calibri" w:hAnsi="Calibri"/>
          <w:noProof/>
          <w:sz w:val="22"/>
        </w:rPr>
        <w:t>(1), 171–183. doi:10.1111/j.1365-2745.2006.01186.x</w:t>
      </w:r>
    </w:p>
    <w:p w14:paraId="534997E4"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Kattge, J., Díaz, S., Lavorel, S., Prentice, I. C., Leadley, P., Bönisch, G., … Wirth, C. (2011). TRY - a global database of plant traits. </w:t>
      </w:r>
      <w:r w:rsidRPr="00ED02F3">
        <w:rPr>
          <w:rFonts w:ascii="Calibri" w:hAnsi="Calibri"/>
          <w:i/>
          <w:iCs/>
          <w:noProof/>
          <w:sz w:val="22"/>
        </w:rPr>
        <w:t>Global Change Biology</w:t>
      </w:r>
      <w:r w:rsidRPr="00ED02F3">
        <w:rPr>
          <w:rFonts w:ascii="Calibri" w:hAnsi="Calibri"/>
          <w:noProof/>
          <w:sz w:val="22"/>
        </w:rPr>
        <w:t xml:space="preserve">, </w:t>
      </w:r>
      <w:r w:rsidRPr="00ED02F3">
        <w:rPr>
          <w:rFonts w:ascii="Calibri" w:hAnsi="Calibri"/>
          <w:i/>
          <w:iCs/>
          <w:noProof/>
          <w:sz w:val="22"/>
        </w:rPr>
        <w:t>17</w:t>
      </w:r>
      <w:r w:rsidRPr="00ED02F3">
        <w:rPr>
          <w:rFonts w:ascii="Calibri" w:hAnsi="Calibri"/>
          <w:noProof/>
          <w:sz w:val="22"/>
        </w:rPr>
        <w:t>(9), 2905–2935. doi:10.1111/j.1365-2486.2011.02451.x</w:t>
      </w:r>
    </w:p>
    <w:p w14:paraId="4954E4B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Kennard, M. J., Pusey, B. J., Olden, J. D., Mackay, S. J., Stein, J. L., &amp; Marsh, N. (2010). Classification of natural flow regimes in Australia to support environmental flow management. </w:t>
      </w:r>
      <w:r w:rsidRPr="00ED02F3">
        <w:rPr>
          <w:rFonts w:ascii="Calibri" w:hAnsi="Calibri"/>
          <w:i/>
          <w:iCs/>
          <w:noProof/>
          <w:sz w:val="22"/>
        </w:rPr>
        <w:t>Freshwater Biology</w:t>
      </w:r>
      <w:r w:rsidRPr="00ED02F3">
        <w:rPr>
          <w:rFonts w:ascii="Calibri" w:hAnsi="Calibri"/>
          <w:noProof/>
          <w:sz w:val="22"/>
        </w:rPr>
        <w:t xml:space="preserve">, </w:t>
      </w:r>
      <w:r w:rsidRPr="00ED02F3">
        <w:rPr>
          <w:rFonts w:ascii="Calibri" w:hAnsi="Calibri"/>
          <w:i/>
          <w:iCs/>
          <w:noProof/>
          <w:sz w:val="22"/>
        </w:rPr>
        <w:t>55</w:t>
      </w:r>
      <w:r w:rsidRPr="00ED02F3">
        <w:rPr>
          <w:rFonts w:ascii="Calibri" w:hAnsi="Calibri"/>
          <w:noProof/>
          <w:sz w:val="22"/>
        </w:rPr>
        <w:t>(1), 171–193. doi:10.1111/j.1365-2427.2009.02307.x</w:t>
      </w:r>
    </w:p>
    <w:p w14:paraId="58D60C2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King, D. a., Davies, S. J., Tan, S., &amp; Noor, N. S. M. (2006). The role of wood density and stem support costs in the growth and mortality of tropical trees. </w:t>
      </w:r>
      <w:r w:rsidRPr="00ED02F3">
        <w:rPr>
          <w:rFonts w:ascii="Calibri" w:hAnsi="Calibri"/>
          <w:i/>
          <w:iCs/>
          <w:noProof/>
          <w:sz w:val="22"/>
        </w:rPr>
        <w:t>Journal of Ecology</w:t>
      </w:r>
      <w:r w:rsidRPr="00ED02F3">
        <w:rPr>
          <w:rFonts w:ascii="Calibri" w:hAnsi="Calibri"/>
          <w:noProof/>
          <w:sz w:val="22"/>
        </w:rPr>
        <w:t xml:space="preserve">, </w:t>
      </w:r>
      <w:r w:rsidRPr="00ED02F3">
        <w:rPr>
          <w:rFonts w:ascii="Calibri" w:hAnsi="Calibri"/>
          <w:i/>
          <w:iCs/>
          <w:noProof/>
          <w:sz w:val="22"/>
        </w:rPr>
        <w:t>94</w:t>
      </w:r>
      <w:r w:rsidRPr="00ED02F3">
        <w:rPr>
          <w:rFonts w:ascii="Calibri" w:hAnsi="Calibri"/>
          <w:noProof/>
          <w:sz w:val="22"/>
        </w:rPr>
        <w:t>(3), 670–680. doi:10.1111/j.1365-2745.2006.01112.x</w:t>
      </w:r>
    </w:p>
    <w:p w14:paraId="269C1FD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Kraft, N. J. B., Metz, M. R., Condit, R. S., &amp; Chave, J. (2010). The relationship between wood density and mortality in a global tropical forest data set. </w:t>
      </w:r>
      <w:r w:rsidRPr="00ED02F3">
        <w:rPr>
          <w:rFonts w:ascii="Calibri" w:hAnsi="Calibri"/>
          <w:i/>
          <w:iCs/>
          <w:noProof/>
          <w:sz w:val="22"/>
        </w:rPr>
        <w:t>The New Phytologist</w:t>
      </w:r>
      <w:r w:rsidRPr="00ED02F3">
        <w:rPr>
          <w:rFonts w:ascii="Calibri" w:hAnsi="Calibri"/>
          <w:noProof/>
          <w:sz w:val="22"/>
        </w:rPr>
        <w:t xml:space="preserve">, </w:t>
      </w:r>
      <w:r w:rsidRPr="00ED02F3">
        <w:rPr>
          <w:rFonts w:ascii="Calibri" w:hAnsi="Calibri"/>
          <w:i/>
          <w:iCs/>
          <w:noProof/>
          <w:sz w:val="22"/>
        </w:rPr>
        <w:t>188</w:t>
      </w:r>
      <w:r w:rsidRPr="00ED02F3">
        <w:rPr>
          <w:rFonts w:ascii="Calibri" w:hAnsi="Calibri"/>
          <w:noProof/>
          <w:sz w:val="22"/>
        </w:rPr>
        <w:t>(4), 1124–36. doi:10.1111/j.1469-8137.2010.03444.x</w:t>
      </w:r>
    </w:p>
    <w:p w14:paraId="4E7D2F8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Lens, F., Sperry, J. S., Christman, M. a, Choat, B., Rabaey, D., &amp; Jansen, S. (2011). Testing hypotheses that link wood anatomy to cavitation resistance and hydraulic conductivity in the genus Acer. </w:t>
      </w:r>
      <w:r w:rsidRPr="00ED02F3">
        <w:rPr>
          <w:rFonts w:ascii="Calibri" w:hAnsi="Calibri"/>
          <w:i/>
          <w:iCs/>
          <w:noProof/>
          <w:sz w:val="22"/>
        </w:rPr>
        <w:t>The New Phytologist</w:t>
      </w:r>
      <w:r w:rsidRPr="00ED02F3">
        <w:rPr>
          <w:rFonts w:ascii="Calibri" w:hAnsi="Calibri"/>
          <w:noProof/>
          <w:sz w:val="22"/>
        </w:rPr>
        <w:t xml:space="preserve">, </w:t>
      </w:r>
      <w:r w:rsidRPr="00ED02F3">
        <w:rPr>
          <w:rFonts w:ascii="Calibri" w:hAnsi="Calibri"/>
          <w:i/>
          <w:iCs/>
          <w:noProof/>
          <w:sz w:val="22"/>
        </w:rPr>
        <w:t>190</w:t>
      </w:r>
      <w:r w:rsidRPr="00ED02F3">
        <w:rPr>
          <w:rFonts w:ascii="Calibri" w:hAnsi="Calibri"/>
          <w:noProof/>
          <w:sz w:val="22"/>
        </w:rPr>
        <w:t>(3), 709–23. doi:10.1111/j.1469-8137.2010.03518.x</w:t>
      </w:r>
    </w:p>
    <w:p w14:paraId="33951407"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Martínez-Cabrera, H. I., Jones, C. S., Espino, S., &amp; Schenk, H. J. (2009). Wood anatomy and wood density in shrubs: Responses to varying aridity along transcontinental transects. </w:t>
      </w:r>
      <w:r w:rsidRPr="00ED02F3">
        <w:rPr>
          <w:rFonts w:ascii="Calibri" w:hAnsi="Calibri"/>
          <w:i/>
          <w:iCs/>
          <w:noProof/>
          <w:sz w:val="22"/>
        </w:rPr>
        <w:t>American Journal of Botany</w:t>
      </w:r>
      <w:r w:rsidRPr="00ED02F3">
        <w:rPr>
          <w:rFonts w:ascii="Calibri" w:hAnsi="Calibri"/>
          <w:noProof/>
          <w:sz w:val="22"/>
        </w:rPr>
        <w:t xml:space="preserve">, </w:t>
      </w:r>
      <w:r w:rsidRPr="00ED02F3">
        <w:rPr>
          <w:rFonts w:ascii="Calibri" w:hAnsi="Calibri"/>
          <w:i/>
          <w:iCs/>
          <w:noProof/>
          <w:sz w:val="22"/>
        </w:rPr>
        <w:t>96</w:t>
      </w:r>
      <w:r w:rsidRPr="00ED02F3">
        <w:rPr>
          <w:rFonts w:ascii="Calibri" w:hAnsi="Calibri"/>
          <w:noProof/>
          <w:sz w:val="22"/>
        </w:rPr>
        <w:t>(8), 1388–98. doi:10.3732/ajb.0800237</w:t>
      </w:r>
    </w:p>
    <w:p w14:paraId="792E1D0B"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McGill, B. J., Enquist, B. J., Weiher, E., &amp; Westoby, M. (2006). Rebuilding community ecology from functional traits. </w:t>
      </w:r>
      <w:r w:rsidRPr="00ED02F3">
        <w:rPr>
          <w:rFonts w:ascii="Calibri" w:hAnsi="Calibri"/>
          <w:i/>
          <w:iCs/>
          <w:noProof/>
          <w:sz w:val="22"/>
        </w:rPr>
        <w:t>Trends in Ecology &amp; Evolution</w:t>
      </w:r>
      <w:r w:rsidRPr="00ED02F3">
        <w:rPr>
          <w:rFonts w:ascii="Calibri" w:hAnsi="Calibri"/>
          <w:noProof/>
          <w:sz w:val="22"/>
        </w:rPr>
        <w:t xml:space="preserve">, </w:t>
      </w:r>
      <w:r w:rsidRPr="00ED02F3">
        <w:rPr>
          <w:rFonts w:ascii="Calibri" w:hAnsi="Calibri"/>
          <w:i/>
          <w:iCs/>
          <w:noProof/>
          <w:sz w:val="22"/>
        </w:rPr>
        <w:t>21</w:t>
      </w:r>
      <w:r w:rsidRPr="00ED02F3">
        <w:rPr>
          <w:rFonts w:ascii="Calibri" w:hAnsi="Calibri"/>
          <w:noProof/>
          <w:sz w:val="22"/>
        </w:rPr>
        <w:t>(4), 178–85. doi:10.1016/j.tree.2006.02.002</w:t>
      </w:r>
    </w:p>
    <w:p w14:paraId="791D1A4A"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lastRenderedPageBreak/>
        <w:t xml:space="preserve">Merritt, D. M., Scott, M. L., Poff, N. L., Auble, G. T., &amp; Lytle, D. a. (2010). Theory, methods and tools for determining environmental flows for riparian vegetation: riparian vegetation-flow response guilds. </w:t>
      </w:r>
      <w:r w:rsidRPr="00ED02F3">
        <w:rPr>
          <w:rFonts w:ascii="Calibri" w:hAnsi="Calibri"/>
          <w:i/>
          <w:iCs/>
          <w:noProof/>
          <w:sz w:val="22"/>
        </w:rPr>
        <w:t>Freshwater Biology</w:t>
      </w:r>
      <w:r w:rsidRPr="00ED02F3">
        <w:rPr>
          <w:rFonts w:ascii="Calibri" w:hAnsi="Calibri"/>
          <w:noProof/>
          <w:sz w:val="22"/>
        </w:rPr>
        <w:t xml:space="preserve">, </w:t>
      </w:r>
      <w:r w:rsidRPr="00ED02F3">
        <w:rPr>
          <w:rFonts w:ascii="Calibri" w:hAnsi="Calibri"/>
          <w:i/>
          <w:iCs/>
          <w:noProof/>
          <w:sz w:val="22"/>
        </w:rPr>
        <w:t>55</w:t>
      </w:r>
      <w:r w:rsidRPr="00ED02F3">
        <w:rPr>
          <w:rFonts w:ascii="Calibri" w:hAnsi="Calibri"/>
          <w:noProof/>
          <w:sz w:val="22"/>
        </w:rPr>
        <w:t>(1), 206–225. doi:10.1111/j.1365-2427.2009.02206.x</w:t>
      </w:r>
    </w:p>
    <w:p w14:paraId="6C868D47"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Niklas, K. J., &amp; Spatz, H.-C. (2010). Worldwide correlations of mechanical properties and green wood density. </w:t>
      </w:r>
      <w:r w:rsidRPr="00ED02F3">
        <w:rPr>
          <w:rFonts w:ascii="Calibri" w:hAnsi="Calibri"/>
          <w:i/>
          <w:iCs/>
          <w:noProof/>
          <w:sz w:val="22"/>
        </w:rPr>
        <w:t>American Journal of Botany</w:t>
      </w:r>
      <w:r w:rsidRPr="00ED02F3">
        <w:rPr>
          <w:rFonts w:ascii="Calibri" w:hAnsi="Calibri"/>
          <w:noProof/>
          <w:sz w:val="22"/>
        </w:rPr>
        <w:t xml:space="preserve">, </w:t>
      </w:r>
      <w:r w:rsidRPr="00ED02F3">
        <w:rPr>
          <w:rFonts w:ascii="Calibri" w:hAnsi="Calibri"/>
          <w:i/>
          <w:iCs/>
          <w:noProof/>
          <w:sz w:val="22"/>
        </w:rPr>
        <w:t>97</w:t>
      </w:r>
      <w:r w:rsidRPr="00ED02F3">
        <w:rPr>
          <w:rFonts w:ascii="Calibri" w:hAnsi="Calibri"/>
          <w:noProof/>
          <w:sz w:val="22"/>
        </w:rPr>
        <w:t>(10), 1587–94. doi:10.3732/ajb.1000150</w:t>
      </w:r>
    </w:p>
    <w:p w14:paraId="00E6DB8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Oksanen, J., Blanchet, F. G., Kindt, R., Legendre, P., Minchin, P. R., O’Hara, R. B., … Wagner, H. (2013). vegan: Community Ecology Package. Retrieved from http://cran.r-project.org/package=vegan</w:t>
      </w:r>
    </w:p>
    <w:p w14:paraId="337F76F9"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Olden, J. D., &amp; Poff, N. L. (2003). Redundancy and the choice of hydrologic indices for characterizing streamflow regimes. </w:t>
      </w:r>
      <w:r w:rsidRPr="00ED02F3">
        <w:rPr>
          <w:rFonts w:ascii="Calibri" w:hAnsi="Calibri"/>
          <w:i/>
          <w:iCs/>
          <w:noProof/>
          <w:sz w:val="22"/>
        </w:rPr>
        <w:t>River Research and Applications</w:t>
      </w:r>
      <w:r w:rsidRPr="00ED02F3">
        <w:rPr>
          <w:rFonts w:ascii="Calibri" w:hAnsi="Calibri"/>
          <w:noProof/>
          <w:sz w:val="22"/>
        </w:rPr>
        <w:t xml:space="preserve">, </w:t>
      </w:r>
      <w:r w:rsidRPr="00ED02F3">
        <w:rPr>
          <w:rFonts w:ascii="Calibri" w:hAnsi="Calibri"/>
          <w:i/>
          <w:iCs/>
          <w:noProof/>
          <w:sz w:val="22"/>
        </w:rPr>
        <w:t>19</w:t>
      </w:r>
      <w:r w:rsidRPr="00ED02F3">
        <w:rPr>
          <w:rFonts w:ascii="Calibri" w:hAnsi="Calibri"/>
          <w:noProof/>
          <w:sz w:val="22"/>
        </w:rPr>
        <w:t>(2), 101–121. doi:10.1002/rra.700</w:t>
      </w:r>
    </w:p>
    <w:p w14:paraId="3C03EE2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Peel, M. C., &amp; Bloschl, G. (2011). Hydrological modelling in a changing world. </w:t>
      </w:r>
      <w:r w:rsidRPr="00ED02F3">
        <w:rPr>
          <w:rFonts w:ascii="Calibri" w:hAnsi="Calibri"/>
          <w:i/>
          <w:iCs/>
          <w:noProof/>
          <w:sz w:val="22"/>
        </w:rPr>
        <w:t>Progress in Physical Geography</w:t>
      </w:r>
      <w:r w:rsidRPr="00ED02F3">
        <w:rPr>
          <w:rFonts w:ascii="Calibri" w:hAnsi="Calibri"/>
          <w:noProof/>
          <w:sz w:val="22"/>
        </w:rPr>
        <w:t xml:space="preserve">, </w:t>
      </w:r>
      <w:r w:rsidRPr="00ED02F3">
        <w:rPr>
          <w:rFonts w:ascii="Calibri" w:hAnsi="Calibri"/>
          <w:i/>
          <w:iCs/>
          <w:noProof/>
          <w:sz w:val="22"/>
        </w:rPr>
        <w:t>35</w:t>
      </w:r>
      <w:r w:rsidRPr="00ED02F3">
        <w:rPr>
          <w:rFonts w:ascii="Calibri" w:hAnsi="Calibri"/>
          <w:noProof/>
          <w:sz w:val="22"/>
        </w:rPr>
        <w:t>(2), 249–261. doi:10.1177/0309133311402550</w:t>
      </w:r>
    </w:p>
    <w:p w14:paraId="7DD3F5EA"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Poff, N. L., Richter, B. D., Arthington, A. H., Bunn, S. E., Naiman, R. J., Kendy, E., … Warner, A. (2010). The ecological limits of hydrologic alteration (ELOHA): a new framework for developing regional environmental flow standards. </w:t>
      </w:r>
      <w:r w:rsidRPr="00ED02F3">
        <w:rPr>
          <w:rFonts w:ascii="Calibri" w:hAnsi="Calibri"/>
          <w:i/>
          <w:iCs/>
          <w:noProof/>
          <w:sz w:val="22"/>
        </w:rPr>
        <w:t>Freshwater Biology</w:t>
      </w:r>
      <w:r w:rsidRPr="00ED02F3">
        <w:rPr>
          <w:rFonts w:ascii="Calibri" w:hAnsi="Calibri"/>
          <w:noProof/>
          <w:sz w:val="22"/>
        </w:rPr>
        <w:t xml:space="preserve">, </w:t>
      </w:r>
      <w:r w:rsidRPr="00ED02F3">
        <w:rPr>
          <w:rFonts w:ascii="Calibri" w:hAnsi="Calibri"/>
          <w:i/>
          <w:iCs/>
          <w:noProof/>
          <w:sz w:val="22"/>
        </w:rPr>
        <w:t>55</w:t>
      </w:r>
      <w:r w:rsidRPr="00ED02F3">
        <w:rPr>
          <w:rFonts w:ascii="Calibri" w:hAnsi="Calibri"/>
          <w:noProof/>
          <w:sz w:val="22"/>
        </w:rPr>
        <w:t>(1), 147–170. doi:10.1111/j.1365-2427.2009.02204.x</w:t>
      </w:r>
    </w:p>
    <w:p w14:paraId="478E0CE4"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Poorter, L., McDonald, I., Alarcón, A., Fichtler, E., Licona, J.-C., Peña-Claros, M., … Sass-Klaassen, U. (2010). The importance of wood traits and hydraulic conductance for the performance and life history strategies of 42 rainforest tree species. </w:t>
      </w:r>
      <w:r w:rsidRPr="00ED02F3">
        <w:rPr>
          <w:rFonts w:ascii="Calibri" w:hAnsi="Calibri"/>
          <w:i/>
          <w:iCs/>
          <w:noProof/>
          <w:sz w:val="22"/>
        </w:rPr>
        <w:t>The New Phytologist</w:t>
      </w:r>
      <w:r w:rsidRPr="00ED02F3">
        <w:rPr>
          <w:rFonts w:ascii="Calibri" w:hAnsi="Calibri"/>
          <w:noProof/>
          <w:sz w:val="22"/>
        </w:rPr>
        <w:t xml:space="preserve">, </w:t>
      </w:r>
      <w:r w:rsidRPr="00ED02F3">
        <w:rPr>
          <w:rFonts w:ascii="Calibri" w:hAnsi="Calibri"/>
          <w:i/>
          <w:iCs/>
          <w:noProof/>
          <w:sz w:val="22"/>
        </w:rPr>
        <w:t>185</w:t>
      </w:r>
      <w:r w:rsidRPr="00ED02F3">
        <w:rPr>
          <w:rFonts w:ascii="Calibri" w:hAnsi="Calibri"/>
          <w:noProof/>
          <w:sz w:val="22"/>
        </w:rPr>
        <w:t>(2), 481–92. doi:10.1111/j.1469-8137.2009.03092.x</w:t>
      </w:r>
    </w:p>
    <w:p w14:paraId="2F915C79"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Poorter, L., Wright, S. J., Paz, H., Ackerly, D. D., Condit, R., Ibarra-Manríquez, G., … Wright, I. J. (2008). Are functional traits good predictors of demographic rates? Evidence from five neotropical forests. </w:t>
      </w:r>
      <w:r w:rsidRPr="00ED02F3">
        <w:rPr>
          <w:rFonts w:ascii="Calibri" w:hAnsi="Calibri"/>
          <w:i/>
          <w:iCs/>
          <w:noProof/>
          <w:sz w:val="22"/>
        </w:rPr>
        <w:t>Ecology</w:t>
      </w:r>
      <w:r w:rsidRPr="00ED02F3">
        <w:rPr>
          <w:rFonts w:ascii="Calibri" w:hAnsi="Calibri"/>
          <w:noProof/>
          <w:sz w:val="22"/>
        </w:rPr>
        <w:t xml:space="preserve">, </w:t>
      </w:r>
      <w:r w:rsidRPr="00ED02F3">
        <w:rPr>
          <w:rFonts w:ascii="Calibri" w:hAnsi="Calibri"/>
          <w:i/>
          <w:iCs/>
          <w:noProof/>
          <w:sz w:val="22"/>
        </w:rPr>
        <w:t>89</w:t>
      </w:r>
      <w:r w:rsidRPr="00ED02F3">
        <w:rPr>
          <w:rFonts w:ascii="Calibri" w:hAnsi="Calibri"/>
          <w:noProof/>
          <w:sz w:val="22"/>
        </w:rPr>
        <w:t>(7), 1908–20. Retrieved from http://www.ncbi.nlm.nih.gov/pubmed/18705377</w:t>
      </w:r>
    </w:p>
    <w:p w14:paraId="76955908"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Preston, K. a, Cornwell, W. K., &amp; Denoyer, J. L. (2006). Wood density and vessel traits as distinct correlates of ecological strategy in 51 California coast range angiosperms. </w:t>
      </w:r>
      <w:r w:rsidRPr="00ED02F3">
        <w:rPr>
          <w:rFonts w:ascii="Calibri" w:hAnsi="Calibri"/>
          <w:i/>
          <w:iCs/>
          <w:noProof/>
          <w:sz w:val="22"/>
        </w:rPr>
        <w:t>The New Phytologist</w:t>
      </w:r>
      <w:r w:rsidRPr="00ED02F3">
        <w:rPr>
          <w:rFonts w:ascii="Calibri" w:hAnsi="Calibri"/>
          <w:noProof/>
          <w:sz w:val="22"/>
        </w:rPr>
        <w:t xml:space="preserve">, </w:t>
      </w:r>
      <w:r w:rsidRPr="00ED02F3">
        <w:rPr>
          <w:rFonts w:ascii="Calibri" w:hAnsi="Calibri"/>
          <w:i/>
          <w:iCs/>
          <w:noProof/>
          <w:sz w:val="22"/>
        </w:rPr>
        <w:t>170</w:t>
      </w:r>
      <w:r w:rsidRPr="00ED02F3">
        <w:rPr>
          <w:rFonts w:ascii="Calibri" w:hAnsi="Calibri"/>
          <w:noProof/>
          <w:sz w:val="22"/>
        </w:rPr>
        <w:t>(4), 807–18. doi:10.1111/j.1469-8137.2006.01712.x</w:t>
      </w:r>
    </w:p>
    <w:p w14:paraId="5A858842"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R Core Team. (2013). R: A Language and Environment for Statistical Computing. Vienna, Austria. Retrieved from http://www.r-project.org/</w:t>
      </w:r>
    </w:p>
    <w:p w14:paraId="4FC92BA9"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Reich, P., &amp; Wright, I. (2003). The evolution of plant functional variation: traits, spectra, and strategies. </w:t>
      </w:r>
      <w:r w:rsidRPr="00ED02F3">
        <w:rPr>
          <w:rFonts w:ascii="Calibri" w:hAnsi="Calibri"/>
          <w:i/>
          <w:iCs/>
          <w:noProof/>
          <w:sz w:val="22"/>
        </w:rPr>
        <w:t>International Journal of Plant Sciences</w:t>
      </w:r>
      <w:r w:rsidRPr="00ED02F3">
        <w:rPr>
          <w:rFonts w:ascii="Calibri" w:hAnsi="Calibri"/>
          <w:noProof/>
          <w:sz w:val="22"/>
        </w:rPr>
        <w:t xml:space="preserve">, </w:t>
      </w:r>
      <w:r w:rsidRPr="00ED02F3">
        <w:rPr>
          <w:rFonts w:ascii="Calibri" w:hAnsi="Calibri"/>
          <w:i/>
          <w:iCs/>
          <w:noProof/>
          <w:sz w:val="22"/>
        </w:rPr>
        <w:t>164</w:t>
      </w:r>
      <w:r w:rsidRPr="00ED02F3">
        <w:rPr>
          <w:rFonts w:ascii="Calibri" w:hAnsi="Calibri"/>
          <w:noProof/>
          <w:sz w:val="22"/>
        </w:rPr>
        <w:t>(May 2003), 146–164. Retrieved from http://www.jstor.org/stable/10.1086/374368</w:t>
      </w:r>
    </w:p>
    <w:p w14:paraId="739CCA82"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Russo, S. E., Jenkins, K. L., Wiser, S. K., Uriarte, M., Duncan, R. P., &amp; Coomes, D. a. (2010). Interspecific relationships among growth, mortality and xylem traits of woody species from New Zealand. </w:t>
      </w:r>
      <w:r w:rsidRPr="00ED02F3">
        <w:rPr>
          <w:rFonts w:ascii="Calibri" w:hAnsi="Calibri"/>
          <w:i/>
          <w:iCs/>
          <w:noProof/>
          <w:sz w:val="22"/>
        </w:rPr>
        <w:t>Functional Ecology</w:t>
      </w:r>
      <w:r w:rsidRPr="00ED02F3">
        <w:rPr>
          <w:rFonts w:ascii="Calibri" w:hAnsi="Calibri"/>
          <w:noProof/>
          <w:sz w:val="22"/>
        </w:rPr>
        <w:t xml:space="preserve">, </w:t>
      </w:r>
      <w:r w:rsidRPr="00ED02F3">
        <w:rPr>
          <w:rFonts w:ascii="Calibri" w:hAnsi="Calibri"/>
          <w:i/>
          <w:iCs/>
          <w:noProof/>
          <w:sz w:val="22"/>
        </w:rPr>
        <w:t>24</w:t>
      </w:r>
      <w:r w:rsidRPr="00ED02F3">
        <w:rPr>
          <w:rFonts w:ascii="Calibri" w:hAnsi="Calibri"/>
          <w:noProof/>
          <w:sz w:val="22"/>
        </w:rPr>
        <w:t>(2), 253–262. doi:10.1111/j.1365-2435.2009.01670.x</w:t>
      </w:r>
    </w:p>
    <w:p w14:paraId="6111CE71"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Swenson, N., &amp; Enquist, B. (2007). Ecological and evolutionary determinants of a key plant functional trait: wood density and its community-wide variation across latitude and elevation. </w:t>
      </w:r>
      <w:r w:rsidRPr="00ED02F3">
        <w:rPr>
          <w:rFonts w:ascii="Calibri" w:hAnsi="Calibri"/>
          <w:i/>
          <w:iCs/>
          <w:noProof/>
          <w:sz w:val="22"/>
        </w:rPr>
        <w:t>American Journal of Botany</w:t>
      </w:r>
      <w:r w:rsidRPr="00ED02F3">
        <w:rPr>
          <w:rFonts w:ascii="Calibri" w:hAnsi="Calibri"/>
          <w:noProof/>
          <w:sz w:val="22"/>
        </w:rPr>
        <w:t xml:space="preserve">, </w:t>
      </w:r>
      <w:r w:rsidRPr="00ED02F3">
        <w:rPr>
          <w:rFonts w:ascii="Calibri" w:hAnsi="Calibri"/>
          <w:i/>
          <w:iCs/>
          <w:noProof/>
          <w:sz w:val="22"/>
        </w:rPr>
        <w:t>94</w:t>
      </w:r>
      <w:r w:rsidRPr="00ED02F3">
        <w:rPr>
          <w:rFonts w:ascii="Calibri" w:hAnsi="Calibri"/>
          <w:noProof/>
          <w:sz w:val="22"/>
        </w:rPr>
        <w:t>(3), 451–459. Retrieved from http://www.amjbot.org/content/94/3/451.short</w:t>
      </w:r>
    </w:p>
    <w:p w14:paraId="0329B094"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lastRenderedPageBreak/>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D02F3">
        <w:rPr>
          <w:rFonts w:ascii="Calibri" w:hAnsi="Calibri"/>
          <w:i/>
          <w:iCs/>
          <w:noProof/>
          <w:sz w:val="22"/>
        </w:rPr>
        <w:t>New Phytologist</w:t>
      </w:r>
      <w:r w:rsidRPr="00ED02F3">
        <w:rPr>
          <w:rFonts w:ascii="Calibri" w:hAnsi="Calibri"/>
          <w:noProof/>
          <w:sz w:val="22"/>
        </w:rPr>
        <w:t xml:space="preserve">, </w:t>
      </w:r>
      <w:r w:rsidRPr="00ED02F3">
        <w:rPr>
          <w:rFonts w:ascii="Calibri" w:hAnsi="Calibri"/>
          <w:i/>
          <w:iCs/>
          <w:noProof/>
          <w:sz w:val="22"/>
        </w:rPr>
        <w:t>156</w:t>
      </w:r>
      <w:r w:rsidRPr="00ED02F3">
        <w:rPr>
          <w:rFonts w:ascii="Calibri" w:hAnsi="Calibri"/>
          <w:noProof/>
          <w:sz w:val="22"/>
        </w:rPr>
        <w:t>(3), 457–467. doi:10.1046/j.1469-8137.2002.00525.x</w:t>
      </w:r>
    </w:p>
    <w:p w14:paraId="7167C3FA"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Valladares, F., Chico, J., &amp; Aranda, I. (2002). The greater seedling high-light tolerance of Quercus robur over Fagus sylvatica is linked to a greater physiological plasticity. </w:t>
      </w:r>
      <w:r w:rsidRPr="00ED02F3">
        <w:rPr>
          <w:rFonts w:ascii="Calibri" w:hAnsi="Calibri"/>
          <w:i/>
          <w:iCs/>
          <w:noProof/>
          <w:sz w:val="22"/>
        </w:rPr>
        <w:t>Trees</w:t>
      </w:r>
      <w:r w:rsidRPr="00ED02F3">
        <w:rPr>
          <w:rFonts w:ascii="Calibri" w:hAnsi="Calibri"/>
          <w:noProof/>
          <w:sz w:val="22"/>
        </w:rPr>
        <w:t xml:space="preserve">, </w:t>
      </w:r>
      <w:r w:rsidRPr="00ED02F3">
        <w:rPr>
          <w:rFonts w:ascii="Calibri" w:hAnsi="Calibri"/>
          <w:i/>
          <w:iCs/>
          <w:noProof/>
          <w:sz w:val="22"/>
        </w:rPr>
        <w:t>16</w:t>
      </w:r>
      <w:r w:rsidRPr="00ED02F3">
        <w:rPr>
          <w:rFonts w:ascii="Calibri" w:hAnsi="Calibri"/>
          <w:noProof/>
          <w:sz w:val="22"/>
        </w:rPr>
        <w:t>(6), 395–403. doi:10.1007/s00468-002-0184-4</w:t>
      </w:r>
    </w:p>
    <w:p w14:paraId="34D64017"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eimann, M., &amp; Williamson, G. (2002). Geographic variation in wood specific gravity: effects of latitude, temperature and precipitation. </w:t>
      </w:r>
      <w:r w:rsidRPr="00ED02F3">
        <w:rPr>
          <w:rFonts w:ascii="Calibri" w:hAnsi="Calibri"/>
          <w:i/>
          <w:iCs/>
          <w:noProof/>
          <w:sz w:val="22"/>
        </w:rPr>
        <w:t>Wood and Fiber Science</w:t>
      </w:r>
      <w:r w:rsidRPr="00ED02F3">
        <w:rPr>
          <w:rFonts w:ascii="Calibri" w:hAnsi="Calibri"/>
          <w:noProof/>
          <w:sz w:val="22"/>
        </w:rPr>
        <w:t xml:space="preserve">, </w:t>
      </w:r>
      <w:r w:rsidRPr="00ED02F3">
        <w:rPr>
          <w:rFonts w:ascii="Calibri" w:hAnsi="Calibri"/>
          <w:i/>
          <w:iCs/>
          <w:noProof/>
          <w:sz w:val="22"/>
        </w:rPr>
        <w:t>34</w:t>
      </w:r>
      <w:r w:rsidRPr="00ED02F3">
        <w:rPr>
          <w:rFonts w:ascii="Calibri" w:hAnsi="Calibri"/>
          <w:noProof/>
          <w:sz w:val="22"/>
        </w:rPr>
        <w:t>(1), 96–107.</w:t>
      </w:r>
    </w:p>
    <w:p w14:paraId="1A657CE9"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estoby, M. (1998). A leaf-height-seed (LHS) plant ecology strategy scheme. </w:t>
      </w:r>
      <w:r w:rsidRPr="00ED02F3">
        <w:rPr>
          <w:rFonts w:ascii="Calibri" w:hAnsi="Calibri"/>
          <w:i/>
          <w:iCs/>
          <w:noProof/>
          <w:sz w:val="22"/>
        </w:rPr>
        <w:t>Plant and Soil</w:t>
      </w:r>
      <w:r w:rsidRPr="00ED02F3">
        <w:rPr>
          <w:rFonts w:ascii="Calibri" w:hAnsi="Calibri"/>
          <w:noProof/>
          <w:sz w:val="22"/>
        </w:rPr>
        <w:t xml:space="preserve">, </w:t>
      </w:r>
      <w:r w:rsidRPr="00ED02F3">
        <w:rPr>
          <w:rFonts w:ascii="Calibri" w:hAnsi="Calibri"/>
          <w:i/>
          <w:iCs/>
          <w:noProof/>
          <w:sz w:val="22"/>
        </w:rPr>
        <w:t>199</w:t>
      </w:r>
      <w:r w:rsidRPr="00ED02F3">
        <w:rPr>
          <w:rFonts w:ascii="Calibri" w:hAnsi="Calibri"/>
          <w:noProof/>
          <w:sz w:val="22"/>
        </w:rPr>
        <w:t>(2), 213–227. Retrieved from http://www.springerlink.com/index/H5163540255151QR.pdf</w:t>
      </w:r>
    </w:p>
    <w:p w14:paraId="4275C638"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estoby, M., Falster, D. S., Moles, A. T., Vesk, P. a., &amp; Wright, I. J. (2002). PLANT ECOLOGICAL STRATEGIES: Some Leading Dimensions of Variation Between Species. </w:t>
      </w:r>
      <w:r w:rsidRPr="00ED02F3">
        <w:rPr>
          <w:rFonts w:ascii="Calibri" w:hAnsi="Calibri"/>
          <w:i/>
          <w:iCs/>
          <w:noProof/>
          <w:sz w:val="22"/>
        </w:rPr>
        <w:t>Annual Review of Ecology and Systematics</w:t>
      </w:r>
      <w:r w:rsidRPr="00ED02F3">
        <w:rPr>
          <w:rFonts w:ascii="Calibri" w:hAnsi="Calibri"/>
          <w:noProof/>
          <w:sz w:val="22"/>
        </w:rPr>
        <w:t xml:space="preserve">, </w:t>
      </w:r>
      <w:r w:rsidRPr="00ED02F3">
        <w:rPr>
          <w:rFonts w:ascii="Calibri" w:hAnsi="Calibri"/>
          <w:i/>
          <w:iCs/>
          <w:noProof/>
          <w:sz w:val="22"/>
        </w:rPr>
        <w:t>33</w:t>
      </w:r>
      <w:r w:rsidRPr="00ED02F3">
        <w:rPr>
          <w:rFonts w:ascii="Calibri" w:hAnsi="Calibri"/>
          <w:noProof/>
          <w:sz w:val="22"/>
        </w:rPr>
        <w:t>(1), 125–159. doi:10.1146/annurev.ecolsys.33.010802.150452</w:t>
      </w:r>
    </w:p>
    <w:p w14:paraId="3B422870"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estoby, M., &amp; Wright, I. J. (2006). Land-plant ecology on the basis of functional traits. </w:t>
      </w:r>
      <w:r w:rsidRPr="00ED02F3">
        <w:rPr>
          <w:rFonts w:ascii="Calibri" w:hAnsi="Calibri"/>
          <w:i/>
          <w:iCs/>
          <w:noProof/>
          <w:sz w:val="22"/>
        </w:rPr>
        <w:t>Trends in Ecology &amp; Evolution</w:t>
      </w:r>
      <w:r w:rsidRPr="00ED02F3">
        <w:rPr>
          <w:rFonts w:ascii="Calibri" w:hAnsi="Calibri"/>
          <w:noProof/>
          <w:sz w:val="22"/>
        </w:rPr>
        <w:t xml:space="preserve">, </w:t>
      </w:r>
      <w:r w:rsidRPr="00ED02F3">
        <w:rPr>
          <w:rFonts w:ascii="Calibri" w:hAnsi="Calibri"/>
          <w:i/>
          <w:iCs/>
          <w:noProof/>
          <w:sz w:val="22"/>
        </w:rPr>
        <w:t>21</w:t>
      </w:r>
      <w:r w:rsidRPr="00ED02F3">
        <w:rPr>
          <w:rFonts w:ascii="Calibri" w:hAnsi="Calibri"/>
          <w:noProof/>
          <w:sz w:val="22"/>
        </w:rPr>
        <w:t>(5), 261–8. doi:10.1016/j.tree.2006.02.004</w:t>
      </w:r>
    </w:p>
    <w:p w14:paraId="74161F36"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oolfrey, A. R., &amp; Ladd, P. . (2001). Habitat preference and reproductive traits of a major Australian riparian tree species (Casuarina cunninghamiana). </w:t>
      </w:r>
      <w:r w:rsidRPr="00ED02F3">
        <w:rPr>
          <w:rFonts w:ascii="Calibri" w:hAnsi="Calibri"/>
          <w:i/>
          <w:iCs/>
          <w:noProof/>
          <w:sz w:val="22"/>
        </w:rPr>
        <w:t>Australian Journal of Botany</w:t>
      </w:r>
      <w:r w:rsidRPr="00ED02F3">
        <w:rPr>
          <w:rFonts w:ascii="Calibri" w:hAnsi="Calibri"/>
          <w:noProof/>
          <w:sz w:val="22"/>
        </w:rPr>
        <w:t xml:space="preserve">, </w:t>
      </w:r>
      <w:r w:rsidRPr="00ED02F3">
        <w:rPr>
          <w:rFonts w:ascii="Calibri" w:hAnsi="Calibri"/>
          <w:i/>
          <w:iCs/>
          <w:noProof/>
          <w:sz w:val="22"/>
        </w:rPr>
        <w:t>49</w:t>
      </w:r>
      <w:r w:rsidRPr="00ED02F3">
        <w:rPr>
          <w:rFonts w:ascii="Calibri" w:hAnsi="Calibri"/>
          <w:noProof/>
          <w:sz w:val="22"/>
        </w:rPr>
        <w:t>(6), 705–715.</w:t>
      </w:r>
    </w:p>
    <w:p w14:paraId="0FB8423F"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Wright, S. J., Kitajima, K., Kraft, N. J. B., Reich, P. B., Wright, I. J., Bunker, D. E., … Zanne, A. E. (2010). Functional traits and the growth-mortality trade-off in tropical trees. </w:t>
      </w:r>
      <w:r w:rsidRPr="00ED02F3">
        <w:rPr>
          <w:rFonts w:ascii="Calibri" w:hAnsi="Calibri"/>
          <w:i/>
          <w:iCs/>
          <w:noProof/>
          <w:sz w:val="22"/>
        </w:rPr>
        <w:t>Ecology</w:t>
      </w:r>
      <w:r w:rsidRPr="00ED02F3">
        <w:rPr>
          <w:rFonts w:ascii="Calibri" w:hAnsi="Calibri"/>
          <w:noProof/>
          <w:sz w:val="22"/>
        </w:rPr>
        <w:t xml:space="preserve">, </w:t>
      </w:r>
      <w:r w:rsidRPr="00ED02F3">
        <w:rPr>
          <w:rFonts w:ascii="Calibri" w:hAnsi="Calibri"/>
          <w:i/>
          <w:iCs/>
          <w:noProof/>
          <w:sz w:val="22"/>
        </w:rPr>
        <w:t>91</w:t>
      </w:r>
      <w:r w:rsidRPr="00ED02F3">
        <w:rPr>
          <w:rFonts w:ascii="Calibri" w:hAnsi="Calibri"/>
          <w:noProof/>
          <w:sz w:val="22"/>
        </w:rPr>
        <w:t>(12), 3664–74. Retrieved from http://www.ncbi.nlm.nih.gov/pubmed/21302837</w:t>
      </w:r>
    </w:p>
    <w:p w14:paraId="2AD22675" w14:textId="77777777" w:rsidR="00ED02F3" w:rsidRPr="00ED02F3" w:rsidRDefault="00ED02F3">
      <w:pPr>
        <w:pStyle w:val="NormalWeb"/>
        <w:ind w:left="480" w:hanging="480"/>
        <w:divId w:val="1853950378"/>
        <w:rPr>
          <w:rFonts w:ascii="Calibri" w:hAnsi="Calibri"/>
          <w:noProof/>
          <w:sz w:val="22"/>
        </w:rPr>
      </w:pPr>
      <w:r w:rsidRPr="00ED02F3">
        <w:rPr>
          <w:rFonts w:ascii="Calibri" w:hAnsi="Calibri"/>
          <w:noProof/>
          <w:sz w:val="22"/>
        </w:rPr>
        <w:t xml:space="preserve">Zieminska, K., Butler, D. W., Gleason, S. M., Wright, I. J., &amp; Westoby, M. (2013). Fibre wall and lumen fractions drive wood density variation across 24 Australian angiosperms. </w:t>
      </w:r>
      <w:r w:rsidRPr="00ED02F3">
        <w:rPr>
          <w:rFonts w:ascii="Calibri" w:hAnsi="Calibri"/>
          <w:i/>
          <w:iCs/>
          <w:noProof/>
          <w:sz w:val="22"/>
        </w:rPr>
        <w:t>AoB PLANTS</w:t>
      </w:r>
      <w:r w:rsidRPr="00ED02F3">
        <w:rPr>
          <w:rFonts w:ascii="Calibri" w:hAnsi="Calibri"/>
          <w:noProof/>
          <w:sz w:val="22"/>
        </w:rPr>
        <w:t xml:space="preserve">, </w:t>
      </w:r>
      <w:r w:rsidRPr="00ED02F3">
        <w:rPr>
          <w:rFonts w:ascii="Calibri" w:hAnsi="Calibri"/>
          <w:i/>
          <w:iCs/>
          <w:noProof/>
          <w:sz w:val="22"/>
        </w:rPr>
        <w:t>5</w:t>
      </w:r>
      <w:r w:rsidRPr="00ED02F3">
        <w:rPr>
          <w:rFonts w:ascii="Calibri" w:hAnsi="Calibri"/>
          <w:noProof/>
          <w:sz w:val="22"/>
        </w:rPr>
        <w:t>, plt046–plt046. doi:10.1093/aobpla/plt046</w:t>
      </w:r>
    </w:p>
    <w:p w14:paraId="4E656F6A" w14:textId="103B9D5E" w:rsidR="007137EA" w:rsidRPr="00EA700F" w:rsidRDefault="007137EA" w:rsidP="00B55332">
      <w:pPr>
        <w:jc w:val="both"/>
        <w:rPr>
          <w:b/>
        </w:rPr>
      </w:pPr>
      <w:r w:rsidRPr="00EA700F">
        <w:rPr>
          <w:b/>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D57C9"/>
    <w:rsid w:val="00290091"/>
    <w:rsid w:val="00311F05"/>
    <w:rsid w:val="00335320"/>
    <w:rsid w:val="005E166E"/>
    <w:rsid w:val="00621641"/>
    <w:rsid w:val="00625ED2"/>
    <w:rsid w:val="00630B93"/>
    <w:rsid w:val="00650D8B"/>
    <w:rsid w:val="0069430E"/>
    <w:rsid w:val="006A025A"/>
    <w:rsid w:val="006B1A67"/>
    <w:rsid w:val="006F4B8F"/>
    <w:rsid w:val="007018A5"/>
    <w:rsid w:val="007137EA"/>
    <w:rsid w:val="007166A1"/>
    <w:rsid w:val="007760E7"/>
    <w:rsid w:val="00842036"/>
    <w:rsid w:val="0085737E"/>
    <w:rsid w:val="00873269"/>
    <w:rsid w:val="00947919"/>
    <w:rsid w:val="009546E2"/>
    <w:rsid w:val="00980EC2"/>
    <w:rsid w:val="009D2CA8"/>
    <w:rsid w:val="00A87877"/>
    <w:rsid w:val="00B064E3"/>
    <w:rsid w:val="00B55332"/>
    <w:rsid w:val="00B634E6"/>
    <w:rsid w:val="00C175AC"/>
    <w:rsid w:val="00C83CE4"/>
    <w:rsid w:val="00CC24F8"/>
    <w:rsid w:val="00CD354D"/>
    <w:rsid w:val="00D0402B"/>
    <w:rsid w:val="00DB30C6"/>
    <w:rsid w:val="00E665A9"/>
    <w:rsid w:val="00EA700F"/>
    <w:rsid w:val="00ED02F3"/>
    <w:rsid w:val="00F42B80"/>
    <w:rsid w:val="00FC0DF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4043C-3F88-4117-BB66-0E76B8D1C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4</TotalTime>
  <Pages>23</Pages>
  <Words>25775</Words>
  <Characters>146922</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27</cp:revision>
  <dcterms:created xsi:type="dcterms:W3CDTF">2014-03-06T05:57:00Z</dcterms:created>
  <dcterms:modified xsi:type="dcterms:W3CDTF">2014-03-07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